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8A1DB7" w14:textId="77777777" w:rsidR="003F0D4C" w:rsidRDefault="003F0D4C" w:rsidP="003F0D4C">
      <w:pPr>
        <w:pStyle w:val="Default"/>
        <w:jc w:val="right"/>
        <w:rPr>
          <w:b/>
          <w:bCs/>
          <w:sz w:val="40"/>
          <w:szCs w:val="40"/>
        </w:rPr>
      </w:pPr>
      <w:r>
        <w:rPr>
          <w:b/>
          <w:bCs/>
          <w:sz w:val="40"/>
          <w:szCs w:val="40"/>
        </w:rPr>
        <w:t>NISTIR XXXX</w:t>
      </w:r>
    </w:p>
    <w:p w14:paraId="41A29B78" w14:textId="77777777" w:rsidR="003F0D4C" w:rsidRDefault="003F0D4C" w:rsidP="003F0D4C">
      <w:pPr>
        <w:pStyle w:val="Default"/>
        <w:jc w:val="right"/>
        <w:rPr>
          <w:b/>
          <w:bCs/>
          <w:sz w:val="40"/>
          <w:szCs w:val="40"/>
        </w:rPr>
      </w:pPr>
    </w:p>
    <w:p w14:paraId="163327F5" w14:textId="77777777" w:rsidR="003F0D4C" w:rsidRDefault="003F0D4C" w:rsidP="003F0D4C">
      <w:pPr>
        <w:pStyle w:val="Default"/>
        <w:jc w:val="right"/>
      </w:pPr>
    </w:p>
    <w:p w14:paraId="1EA08BE4" w14:textId="2F32A240" w:rsidR="003F0D4C" w:rsidRDefault="00DC7AF1" w:rsidP="005F35A7">
      <w:pPr>
        <w:pStyle w:val="Default"/>
        <w:jc w:val="right"/>
        <w:rPr>
          <w:b/>
          <w:bCs/>
          <w:sz w:val="56"/>
          <w:szCs w:val="56"/>
        </w:rPr>
      </w:pPr>
      <w:r>
        <w:rPr>
          <w:b/>
          <w:bCs/>
          <w:sz w:val="56"/>
          <w:szCs w:val="56"/>
        </w:rPr>
        <w:t>Baseline Tailor User Guide</w:t>
      </w:r>
    </w:p>
    <w:p w14:paraId="1023634D" w14:textId="77777777" w:rsidR="003F0D4C" w:rsidRDefault="003F0D4C" w:rsidP="003F0D4C">
      <w:pPr>
        <w:pStyle w:val="Default"/>
        <w:jc w:val="right"/>
        <w:rPr>
          <w:sz w:val="56"/>
          <w:szCs w:val="56"/>
        </w:rPr>
      </w:pPr>
      <w:r>
        <w:rPr>
          <w:b/>
          <w:bCs/>
          <w:sz w:val="56"/>
          <w:szCs w:val="56"/>
        </w:rPr>
        <w:t xml:space="preserve"> </w:t>
      </w:r>
    </w:p>
    <w:p w14:paraId="5EE60E58" w14:textId="39260102" w:rsidR="003F0D4C" w:rsidRDefault="00DC7AF1" w:rsidP="003F0D4C">
      <w:pPr>
        <w:pStyle w:val="Default"/>
        <w:jc w:val="right"/>
        <w:rPr>
          <w:sz w:val="28"/>
          <w:szCs w:val="28"/>
        </w:rPr>
      </w:pPr>
      <w:r>
        <w:rPr>
          <w:sz w:val="28"/>
          <w:szCs w:val="28"/>
        </w:rPr>
        <w:t>Joshua Lubell</w:t>
      </w:r>
      <w:r w:rsidR="003F0D4C">
        <w:rPr>
          <w:sz w:val="28"/>
          <w:szCs w:val="28"/>
        </w:rPr>
        <w:t xml:space="preserve"> </w:t>
      </w:r>
    </w:p>
    <w:p w14:paraId="3AC12AE6" w14:textId="77777777" w:rsidR="003F0D4C" w:rsidRPr="00225193" w:rsidRDefault="003F0D4C" w:rsidP="003F0D4C">
      <w:pPr>
        <w:pStyle w:val="Default"/>
      </w:pPr>
    </w:p>
    <w:p w14:paraId="1F9786BC" w14:textId="77777777" w:rsidR="003F0D4C" w:rsidRPr="00225193" w:rsidRDefault="003F0D4C" w:rsidP="003F0D4C">
      <w:pPr>
        <w:pStyle w:val="Default"/>
        <w:jc w:val="right"/>
      </w:pPr>
      <w:r w:rsidRPr="00225193">
        <w:t>This publication is available free of charge from:</w:t>
      </w:r>
    </w:p>
    <w:p w14:paraId="13189139" w14:textId="516A854C" w:rsidR="003F0D4C" w:rsidRDefault="003F0D4C" w:rsidP="003F0D4C">
      <w:pPr>
        <w:pStyle w:val="Default"/>
        <w:jc w:val="right"/>
      </w:pPr>
      <w:r>
        <w:t>http://dx.doi.org/10.6028/NIST.IR</w:t>
      </w:r>
      <w:r w:rsidRPr="00431863">
        <w:t>.XXX</w:t>
      </w:r>
      <w:r>
        <w:t>X</w:t>
      </w:r>
    </w:p>
    <w:p w14:paraId="78C16860" w14:textId="77777777" w:rsidR="005F35A7" w:rsidRDefault="005F35A7" w:rsidP="003F0D4C">
      <w:pPr>
        <w:pStyle w:val="Default"/>
        <w:jc w:val="right"/>
        <w:rPr>
          <w:sz w:val="40"/>
          <w:szCs w:val="40"/>
        </w:rPr>
      </w:pPr>
    </w:p>
    <w:p w14:paraId="3087F0A7" w14:textId="32819B75" w:rsidR="003F0D4C" w:rsidRDefault="005F35A7" w:rsidP="003F0D4C">
      <w:pPr>
        <w:pStyle w:val="Default"/>
        <w:jc w:val="right"/>
        <w:rPr>
          <w:sz w:val="40"/>
          <w:szCs w:val="40"/>
        </w:rPr>
      </w:pPr>
      <w:r>
        <w:rPr>
          <w:noProof/>
          <w:sz w:val="40"/>
          <w:szCs w:val="40"/>
        </w:rPr>
        <w:drawing>
          <wp:inline distT="0" distB="0" distL="0" distR="0" wp14:anchorId="3135A701" wp14:editId="1FAE9BEA">
            <wp:extent cx="5943600" cy="4067681"/>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png"/>
                    <pic:cNvPicPr/>
                  </pic:nvPicPr>
                  <pic:blipFill>
                    <a:blip r:embed="rId8">
                      <a:extLst>
                        <a:ext uri="{28A0092B-C50C-407E-A947-70E740481C1C}">
                          <a14:useLocalDpi xmlns:a14="http://schemas.microsoft.com/office/drawing/2010/main" val="0"/>
                        </a:ext>
                      </a:extLst>
                    </a:blip>
                    <a:stretch>
                      <a:fillRect/>
                    </a:stretch>
                  </pic:blipFill>
                  <pic:spPr>
                    <a:xfrm>
                      <a:off x="0" y="0"/>
                      <a:ext cx="5943600" cy="4067681"/>
                    </a:xfrm>
                    <a:prstGeom prst="rect">
                      <a:avLst/>
                    </a:prstGeom>
                  </pic:spPr>
                </pic:pic>
              </a:graphicData>
            </a:graphic>
          </wp:inline>
        </w:drawing>
      </w:r>
    </w:p>
    <w:p w14:paraId="1E5319CC" w14:textId="3995E466" w:rsidR="003F0D4C" w:rsidRDefault="003F0D4C" w:rsidP="005F35A7">
      <w:pPr>
        <w:pStyle w:val="Default"/>
        <w:rPr>
          <w:sz w:val="40"/>
          <w:szCs w:val="40"/>
        </w:rPr>
      </w:pPr>
    </w:p>
    <w:p w14:paraId="75116A51" w14:textId="0ADE8B3C" w:rsidR="003F0D4C" w:rsidRDefault="003F0D4C" w:rsidP="003F0D4C">
      <w:pPr>
        <w:pStyle w:val="Default"/>
        <w:jc w:val="right"/>
        <w:rPr>
          <w:sz w:val="40"/>
          <w:szCs w:val="40"/>
        </w:rPr>
      </w:pPr>
    </w:p>
    <w:p w14:paraId="73B7A261" w14:textId="07A0B9B3" w:rsidR="005F35A7" w:rsidRPr="00C33584" w:rsidRDefault="005F35A7" w:rsidP="00C33584">
      <w:pPr>
        <w:pStyle w:val="Default"/>
        <w:jc w:val="right"/>
        <w:rPr>
          <w:sz w:val="40"/>
          <w:szCs w:val="40"/>
        </w:rPr>
      </w:pPr>
      <w:r>
        <w:rPr>
          <w:noProof/>
          <w:sz w:val="40"/>
          <w:szCs w:val="40"/>
        </w:rPr>
        <w:drawing>
          <wp:anchor distT="0" distB="0" distL="114300" distR="114300" simplePos="0" relativeHeight="251659264" behindDoc="0" locked="0" layoutInCell="1" allowOverlap="1" wp14:anchorId="3247EFB6" wp14:editId="7F4958EF">
            <wp:simplePos x="0" y="0"/>
            <wp:positionH relativeFrom="column">
              <wp:posOffset>3674110</wp:posOffset>
            </wp:positionH>
            <wp:positionV relativeFrom="paragraph">
              <wp:posOffset>-393169</wp:posOffset>
            </wp:positionV>
            <wp:extent cx="2267585" cy="959485"/>
            <wp:effectExtent l="0" t="0" r="0" b="0"/>
            <wp:wrapSquare wrapText="left"/>
            <wp:docPr id="9" name="Picture 9" descr="nistident_flright_300p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stident_flright_300ppi"/>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67585" cy="9594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376E39" w14:textId="77777777" w:rsidR="00A56437" w:rsidRDefault="00A56437" w:rsidP="003F0D4C">
      <w:pPr>
        <w:pStyle w:val="Default"/>
        <w:jc w:val="right"/>
        <w:rPr>
          <w:b/>
          <w:bCs/>
          <w:sz w:val="40"/>
          <w:szCs w:val="40"/>
        </w:rPr>
        <w:sectPr w:rsidR="00A56437" w:rsidSect="00896B5E">
          <w:pgSz w:w="12240" w:h="15840"/>
          <w:pgMar w:top="1440" w:right="1440" w:bottom="1440" w:left="1440" w:header="720" w:footer="720" w:gutter="0"/>
          <w:pgNumType w:fmt="lowerRoman" w:start="1"/>
          <w:cols w:space="720"/>
          <w:docGrid w:linePitch="360"/>
        </w:sectPr>
      </w:pPr>
    </w:p>
    <w:p w14:paraId="567A9F2F" w14:textId="2681E4E8" w:rsidR="003F0D4C" w:rsidRDefault="003F0D4C" w:rsidP="003F0D4C">
      <w:pPr>
        <w:pStyle w:val="Default"/>
        <w:jc w:val="right"/>
        <w:rPr>
          <w:sz w:val="40"/>
          <w:szCs w:val="40"/>
        </w:rPr>
      </w:pPr>
      <w:r>
        <w:rPr>
          <w:b/>
          <w:bCs/>
          <w:sz w:val="40"/>
          <w:szCs w:val="40"/>
        </w:rPr>
        <w:lastRenderedPageBreak/>
        <w:t xml:space="preserve">NISTIR XXXX </w:t>
      </w:r>
    </w:p>
    <w:p w14:paraId="3939B387" w14:textId="77777777" w:rsidR="003F0D4C" w:rsidRDefault="003F0D4C" w:rsidP="003F0D4C">
      <w:pPr>
        <w:pStyle w:val="Default"/>
        <w:rPr>
          <w:sz w:val="40"/>
          <w:szCs w:val="40"/>
        </w:rPr>
      </w:pPr>
    </w:p>
    <w:p w14:paraId="75A919A2" w14:textId="77777777" w:rsidR="003F0D4C" w:rsidRDefault="003F0D4C" w:rsidP="003F0D4C">
      <w:pPr>
        <w:pStyle w:val="Default"/>
        <w:rPr>
          <w:sz w:val="40"/>
          <w:szCs w:val="40"/>
        </w:rPr>
      </w:pPr>
    </w:p>
    <w:p w14:paraId="734942A6" w14:textId="0DCD37E9" w:rsidR="003F0D4C" w:rsidRDefault="00C33584" w:rsidP="003F0D4C">
      <w:pPr>
        <w:pStyle w:val="Default"/>
        <w:jc w:val="right"/>
        <w:rPr>
          <w:b/>
          <w:bCs/>
          <w:sz w:val="56"/>
          <w:szCs w:val="56"/>
        </w:rPr>
      </w:pPr>
      <w:r>
        <w:rPr>
          <w:b/>
          <w:bCs/>
          <w:sz w:val="56"/>
          <w:szCs w:val="56"/>
        </w:rPr>
        <w:t>Baseline Tailor User Guide</w:t>
      </w:r>
    </w:p>
    <w:p w14:paraId="5C8EE299" w14:textId="77777777" w:rsidR="003F0D4C" w:rsidRDefault="003F0D4C" w:rsidP="003F0D4C">
      <w:pPr>
        <w:pStyle w:val="Default"/>
        <w:jc w:val="right"/>
        <w:rPr>
          <w:sz w:val="56"/>
          <w:szCs w:val="56"/>
        </w:rPr>
      </w:pPr>
    </w:p>
    <w:p w14:paraId="7097F101" w14:textId="7438FB7D" w:rsidR="003F0D4C" w:rsidRPr="00431863" w:rsidRDefault="00C33584" w:rsidP="003F0D4C">
      <w:pPr>
        <w:pStyle w:val="Default"/>
        <w:jc w:val="right"/>
      </w:pPr>
      <w:r>
        <w:t>Joshua Lubell</w:t>
      </w:r>
    </w:p>
    <w:p w14:paraId="2305E724" w14:textId="15896885" w:rsidR="00C33584" w:rsidRDefault="00C33584" w:rsidP="003F0D4C">
      <w:pPr>
        <w:pStyle w:val="Default"/>
        <w:jc w:val="right"/>
        <w:rPr>
          <w:i/>
          <w:iCs/>
        </w:rPr>
      </w:pPr>
      <w:r>
        <w:rPr>
          <w:i/>
          <w:iCs/>
        </w:rPr>
        <w:t>Systems Integration Division</w:t>
      </w:r>
    </w:p>
    <w:p w14:paraId="3B4BECA0" w14:textId="2AAF52BD" w:rsidR="003F0D4C" w:rsidRPr="00431863" w:rsidRDefault="00C33584" w:rsidP="003F0D4C">
      <w:pPr>
        <w:pStyle w:val="Default"/>
        <w:jc w:val="right"/>
        <w:rPr>
          <w:i/>
          <w:iCs/>
        </w:rPr>
      </w:pPr>
      <w:r>
        <w:rPr>
          <w:i/>
          <w:iCs/>
        </w:rPr>
        <w:t>Engineering Laboratory</w:t>
      </w:r>
    </w:p>
    <w:p w14:paraId="5B790324" w14:textId="26E01391" w:rsidR="003F0D4C" w:rsidRPr="00431863" w:rsidRDefault="003F0D4C" w:rsidP="00C33584">
      <w:pPr>
        <w:pStyle w:val="Default"/>
      </w:pPr>
    </w:p>
    <w:p w14:paraId="4C7A6102" w14:textId="77777777" w:rsidR="003F0D4C" w:rsidRPr="00431863" w:rsidRDefault="003F0D4C" w:rsidP="003F0D4C">
      <w:pPr>
        <w:pStyle w:val="Default"/>
        <w:jc w:val="right"/>
      </w:pPr>
      <w:r>
        <w:t>This publication is available free of charge from:</w:t>
      </w:r>
    </w:p>
    <w:p w14:paraId="0DE856E8" w14:textId="77777777" w:rsidR="003F0D4C" w:rsidRPr="00431863" w:rsidRDefault="003F0D4C" w:rsidP="003F0D4C">
      <w:pPr>
        <w:pStyle w:val="Default"/>
        <w:jc w:val="right"/>
      </w:pPr>
      <w:r>
        <w:t>http://dx.doi.org/10.6028/NIST.IR</w:t>
      </w:r>
      <w:r w:rsidRPr="00431863">
        <w:t>.XXX</w:t>
      </w:r>
      <w:r>
        <w:t>X</w:t>
      </w:r>
    </w:p>
    <w:p w14:paraId="255AB935" w14:textId="77777777" w:rsidR="003F0D4C" w:rsidRDefault="003F0D4C" w:rsidP="003F0D4C">
      <w:pPr>
        <w:pStyle w:val="Default"/>
        <w:jc w:val="right"/>
        <w:rPr>
          <w:sz w:val="22"/>
          <w:szCs w:val="22"/>
        </w:rPr>
      </w:pPr>
    </w:p>
    <w:p w14:paraId="247FDF34" w14:textId="77777777" w:rsidR="003F0D4C" w:rsidRDefault="003F0D4C" w:rsidP="003F0D4C">
      <w:pPr>
        <w:pStyle w:val="Default"/>
        <w:jc w:val="right"/>
        <w:rPr>
          <w:sz w:val="22"/>
          <w:szCs w:val="22"/>
        </w:rPr>
      </w:pPr>
    </w:p>
    <w:p w14:paraId="58A2832A" w14:textId="77777777" w:rsidR="003F0D4C" w:rsidRDefault="003F0D4C" w:rsidP="003F0D4C">
      <w:pPr>
        <w:pStyle w:val="Default"/>
        <w:jc w:val="right"/>
        <w:rPr>
          <w:sz w:val="22"/>
          <w:szCs w:val="22"/>
        </w:rPr>
      </w:pPr>
    </w:p>
    <w:p w14:paraId="6D8EC1B7" w14:textId="77777777" w:rsidR="003F0D4C" w:rsidRDefault="003F0D4C" w:rsidP="003F0D4C">
      <w:pPr>
        <w:pStyle w:val="Default"/>
        <w:jc w:val="right"/>
        <w:rPr>
          <w:sz w:val="22"/>
          <w:szCs w:val="22"/>
        </w:rPr>
      </w:pPr>
    </w:p>
    <w:p w14:paraId="18AA730F" w14:textId="77777777" w:rsidR="003F0D4C" w:rsidRDefault="003F0D4C" w:rsidP="003F0D4C">
      <w:pPr>
        <w:pStyle w:val="Default"/>
        <w:jc w:val="right"/>
        <w:rPr>
          <w:sz w:val="22"/>
          <w:szCs w:val="22"/>
        </w:rPr>
      </w:pPr>
    </w:p>
    <w:p w14:paraId="5E0CB760" w14:textId="77777777" w:rsidR="003F0D4C" w:rsidRDefault="003F0D4C" w:rsidP="003F0D4C">
      <w:pPr>
        <w:pStyle w:val="Default"/>
        <w:jc w:val="right"/>
      </w:pPr>
      <w:r>
        <w:t>Month and Year of Publication</w:t>
      </w:r>
    </w:p>
    <w:p w14:paraId="28E3CF2B" w14:textId="77777777" w:rsidR="003F0D4C" w:rsidRDefault="003F0D4C" w:rsidP="003F0D4C">
      <w:pPr>
        <w:pStyle w:val="Default"/>
        <w:jc w:val="center"/>
        <w:rPr>
          <w:sz w:val="22"/>
          <w:szCs w:val="22"/>
        </w:rPr>
      </w:pPr>
    </w:p>
    <w:p w14:paraId="468F70AC" w14:textId="77777777" w:rsidR="003F0D4C" w:rsidRDefault="003F0D4C" w:rsidP="003F0D4C">
      <w:pPr>
        <w:pStyle w:val="Default"/>
        <w:jc w:val="right"/>
        <w:rPr>
          <w:sz w:val="22"/>
          <w:szCs w:val="22"/>
        </w:rPr>
      </w:pPr>
    </w:p>
    <w:p w14:paraId="07E25E57" w14:textId="77777777" w:rsidR="003F0D4C" w:rsidRDefault="003F0D4C" w:rsidP="003F0D4C">
      <w:pPr>
        <w:pStyle w:val="Default"/>
        <w:jc w:val="right"/>
        <w:rPr>
          <w:sz w:val="22"/>
          <w:szCs w:val="22"/>
        </w:rPr>
      </w:pPr>
    </w:p>
    <w:p w14:paraId="1249D9A5" w14:textId="37BE91D5" w:rsidR="003F0D4C" w:rsidRDefault="003F0D4C" w:rsidP="003F0D4C">
      <w:pPr>
        <w:pStyle w:val="Default"/>
        <w:jc w:val="right"/>
        <w:rPr>
          <w:sz w:val="22"/>
          <w:szCs w:val="22"/>
        </w:rPr>
      </w:pPr>
    </w:p>
    <w:p w14:paraId="362F3E99" w14:textId="2AC8439D" w:rsidR="003F0D4C" w:rsidRDefault="003F0D4C" w:rsidP="003F0D4C">
      <w:pPr>
        <w:pStyle w:val="Default"/>
        <w:jc w:val="right"/>
        <w:rPr>
          <w:sz w:val="22"/>
          <w:szCs w:val="22"/>
        </w:rPr>
      </w:pPr>
    </w:p>
    <w:p w14:paraId="5FD6A537" w14:textId="4D6BD07C" w:rsidR="00C33584" w:rsidRDefault="00C33584" w:rsidP="003F0D4C">
      <w:pPr>
        <w:pStyle w:val="Default"/>
        <w:jc w:val="right"/>
        <w:rPr>
          <w:sz w:val="22"/>
          <w:szCs w:val="22"/>
        </w:rPr>
      </w:pPr>
    </w:p>
    <w:p w14:paraId="3C2A11B2" w14:textId="2F808DA4" w:rsidR="00C33584" w:rsidRDefault="00C33584" w:rsidP="003F0D4C">
      <w:pPr>
        <w:pStyle w:val="Default"/>
        <w:jc w:val="right"/>
        <w:rPr>
          <w:sz w:val="22"/>
          <w:szCs w:val="22"/>
        </w:rPr>
      </w:pPr>
    </w:p>
    <w:p w14:paraId="71C6927C" w14:textId="04DC7579" w:rsidR="00C33584" w:rsidRDefault="00C33584" w:rsidP="003F0D4C">
      <w:pPr>
        <w:pStyle w:val="Default"/>
        <w:jc w:val="right"/>
        <w:rPr>
          <w:sz w:val="22"/>
          <w:szCs w:val="22"/>
        </w:rPr>
      </w:pPr>
    </w:p>
    <w:p w14:paraId="189360A0" w14:textId="514CD237" w:rsidR="00C33584" w:rsidRDefault="00C33584" w:rsidP="003F0D4C">
      <w:pPr>
        <w:pStyle w:val="Default"/>
        <w:jc w:val="right"/>
        <w:rPr>
          <w:sz w:val="22"/>
          <w:szCs w:val="22"/>
        </w:rPr>
      </w:pPr>
    </w:p>
    <w:p w14:paraId="0B296FE9" w14:textId="68EBD695" w:rsidR="00C33584" w:rsidRDefault="00C33584" w:rsidP="003F0D4C">
      <w:pPr>
        <w:pStyle w:val="Default"/>
        <w:jc w:val="right"/>
        <w:rPr>
          <w:sz w:val="22"/>
          <w:szCs w:val="22"/>
        </w:rPr>
      </w:pPr>
    </w:p>
    <w:p w14:paraId="3A93EF6A" w14:textId="408900C5" w:rsidR="00C33584" w:rsidRDefault="00C33584" w:rsidP="003F0D4C">
      <w:pPr>
        <w:pStyle w:val="Default"/>
        <w:jc w:val="right"/>
        <w:rPr>
          <w:sz w:val="22"/>
          <w:szCs w:val="22"/>
        </w:rPr>
      </w:pPr>
    </w:p>
    <w:p w14:paraId="62EF6F23" w14:textId="77777777" w:rsidR="00C33584" w:rsidRDefault="00C33584" w:rsidP="003F0D4C">
      <w:pPr>
        <w:pStyle w:val="Default"/>
        <w:jc w:val="right"/>
        <w:rPr>
          <w:sz w:val="22"/>
          <w:szCs w:val="22"/>
        </w:rPr>
      </w:pPr>
    </w:p>
    <w:p w14:paraId="4D813B23" w14:textId="77777777" w:rsidR="003F0D4C" w:rsidRDefault="003F0D4C" w:rsidP="003F0D4C">
      <w:pPr>
        <w:pStyle w:val="Default"/>
        <w:jc w:val="right"/>
        <w:rPr>
          <w:sz w:val="22"/>
          <w:szCs w:val="22"/>
        </w:rPr>
      </w:pPr>
      <w:r>
        <w:rPr>
          <w:noProof/>
        </w:rPr>
        <w:drawing>
          <wp:anchor distT="0" distB="0" distL="114300" distR="114300" simplePos="0" relativeHeight="251660288" behindDoc="0" locked="1" layoutInCell="1" allowOverlap="1" wp14:anchorId="5055C054" wp14:editId="04C02CD6">
            <wp:simplePos x="0" y="0"/>
            <wp:positionH relativeFrom="column">
              <wp:posOffset>4312920</wp:posOffset>
            </wp:positionH>
            <wp:positionV relativeFrom="page">
              <wp:posOffset>6211570</wp:posOffset>
            </wp:positionV>
            <wp:extent cx="1162685" cy="1141730"/>
            <wp:effectExtent l="0" t="0" r="0" b="127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 cstate="print">
                      <a:extLst>
                        <a:ext uri="{28A0092B-C50C-407E-A947-70E740481C1C}">
                          <a14:useLocalDpi xmlns:a14="http://schemas.microsoft.com/office/drawing/2010/main" val="0"/>
                        </a:ext>
                      </a:extLst>
                    </a:blip>
                    <a:srcRect l="-710" t="-702" r="-710" b="-702"/>
                    <a:stretch>
                      <a:fillRect/>
                    </a:stretch>
                  </pic:blipFill>
                  <pic:spPr bwMode="auto">
                    <a:xfrm>
                      <a:off x="0" y="0"/>
                      <a:ext cx="1162685" cy="11417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C69976" w14:textId="77777777" w:rsidR="003F0D4C" w:rsidRDefault="003F0D4C" w:rsidP="003F0D4C">
      <w:pPr>
        <w:pStyle w:val="Default"/>
        <w:jc w:val="right"/>
        <w:rPr>
          <w:sz w:val="22"/>
          <w:szCs w:val="22"/>
        </w:rPr>
      </w:pPr>
    </w:p>
    <w:p w14:paraId="6AFA2559" w14:textId="77777777" w:rsidR="003F0D4C" w:rsidRDefault="003F0D4C" w:rsidP="003F0D4C">
      <w:pPr>
        <w:pStyle w:val="Default"/>
        <w:jc w:val="right"/>
        <w:rPr>
          <w:sz w:val="22"/>
          <w:szCs w:val="22"/>
        </w:rPr>
      </w:pPr>
    </w:p>
    <w:p w14:paraId="1977AD50" w14:textId="77777777" w:rsidR="003F0D4C" w:rsidRDefault="003F0D4C" w:rsidP="003F0D4C">
      <w:pPr>
        <w:pStyle w:val="Default"/>
        <w:jc w:val="right"/>
        <w:rPr>
          <w:sz w:val="22"/>
          <w:szCs w:val="22"/>
        </w:rPr>
      </w:pPr>
    </w:p>
    <w:p w14:paraId="1F4091C8" w14:textId="77777777" w:rsidR="003F0D4C" w:rsidRDefault="003F0D4C" w:rsidP="003F0D4C">
      <w:pPr>
        <w:pStyle w:val="Default"/>
        <w:jc w:val="right"/>
        <w:rPr>
          <w:sz w:val="22"/>
          <w:szCs w:val="22"/>
        </w:rPr>
      </w:pPr>
    </w:p>
    <w:p w14:paraId="0B257695" w14:textId="77777777" w:rsidR="003F0D4C" w:rsidRDefault="003F0D4C" w:rsidP="003F0D4C">
      <w:pPr>
        <w:pStyle w:val="Default"/>
        <w:jc w:val="right"/>
        <w:rPr>
          <w:sz w:val="22"/>
          <w:szCs w:val="22"/>
        </w:rPr>
      </w:pPr>
    </w:p>
    <w:p w14:paraId="3742EC33" w14:textId="77777777" w:rsidR="003F0D4C" w:rsidRDefault="003F0D4C" w:rsidP="003F0D4C">
      <w:pPr>
        <w:pStyle w:val="Default"/>
        <w:jc w:val="right"/>
        <w:rPr>
          <w:sz w:val="22"/>
          <w:szCs w:val="22"/>
        </w:rPr>
      </w:pPr>
    </w:p>
    <w:p w14:paraId="1D6C319A" w14:textId="77777777" w:rsidR="003F0D4C" w:rsidRDefault="003F0D4C" w:rsidP="003F0D4C">
      <w:pPr>
        <w:pStyle w:val="Default"/>
        <w:jc w:val="right"/>
        <w:rPr>
          <w:sz w:val="22"/>
          <w:szCs w:val="22"/>
        </w:rPr>
      </w:pPr>
    </w:p>
    <w:p w14:paraId="5AB7A8F3" w14:textId="77777777" w:rsidR="003F0D4C" w:rsidRDefault="003F0D4C" w:rsidP="003F0D4C">
      <w:pPr>
        <w:pStyle w:val="Default"/>
        <w:jc w:val="right"/>
        <w:rPr>
          <w:sz w:val="22"/>
          <w:szCs w:val="22"/>
        </w:rPr>
      </w:pPr>
    </w:p>
    <w:p w14:paraId="52D96178" w14:textId="77777777" w:rsidR="003F0D4C" w:rsidRDefault="003F0D4C" w:rsidP="003F0D4C">
      <w:pPr>
        <w:pStyle w:val="Default"/>
        <w:jc w:val="right"/>
        <w:rPr>
          <w:sz w:val="22"/>
          <w:szCs w:val="22"/>
        </w:rPr>
      </w:pPr>
    </w:p>
    <w:p w14:paraId="787D27B6" w14:textId="77777777" w:rsidR="003F0D4C" w:rsidRDefault="003F0D4C" w:rsidP="003F0D4C">
      <w:pPr>
        <w:pStyle w:val="Default"/>
        <w:jc w:val="right"/>
        <w:rPr>
          <w:sz w:val="22"/>
          <w:szCs w:val="22"/>
        </w:rPr>
      </w:pPr>
    </w:p>
    <w:p w14:paraId="74695944" w14:textId="77777777" w:rsidR="003F0D4C" w:rsidRDefault="003F0D4C" w:rsidP="003F0D4C">
      <w:pPr>
        <w:pStyle w:val="Default"/>
        <w:jc w:val="right"/>
        <w:rPr>
          <w:sz w:val="22"/>
          <w:szCs w:val="22"/>
        </w:rPr>
      </w:pPr>
      <w:r>
        <w:rPr>
          <w:sz w:val="22"/>
          <w:szCs w:val="22"/>
        </w:rPr>
        <w:t xml:space="preserve">U.S. Department of Commerce </w:t>
      </w:r>
    </w:p>
    <w:p w14:paraId="08927221" w14:textId="77777777" w:rsidR="003F0D4C" w:rsidRDefault="003F0D4C" w:rsidP="003F0D4C">
      <w:pPr>
        <w:pStyle w:val="Default"/>
        <w:jc w:val="right"/>
        <w:rPr>
          <w:i/>
          <w:iCs/>
          <w:sz w:val="20"/>
          <w:szCs w:val="20"/>
        </w:rPr>
      </w:pPr>
      <w:r>
        <w:rPr>
          <w:i/>
          <w:iCs/>
          <w:sz w:val="20"/>
          <w:szCs w:val="20"/>
        </w:rPr>
        <w:t>Penny Pritzker,</w:t>
      </w:r>
      <w:r w:rsidRPr="003F6E3D">
        <w:rPr>
          <w:i/>
          <w:iCs/>
          <w:sz w:val="20"/>
          <w:szCs w:val="20"/>
        </w:rPr>
        <w:t xml:space="preserve"> Secretary</w:t>
      </w:r>
    </w:p>
    <w:p w14:paraId="7531092B" w14:textId="77777777" w:rsidR="003F0D4C" w:rsidRDefault="003F0D4C" w:rsidP="003F0D4C">
      <w:pPr>
        <w:pStyle w:val="Default"/>
        <w:jc w:val="right"/>
        <w:rPr>
          <w:sz w:val="20"/>
          <w:szCs w:val="20"/>
        </w:rPr>
      </w:pPr>
    </w:p>
    <w:p w14:paraId="7539A4C3" w14:textId="77777777" w:rsidR="003F0D4C" w:rsidRDefault="003F0D4C" w:rsidP="003F0D4C">
      <w:pPr>
        <w:pStyle w:val="Default"/>
        <w:jc w:val="right"/>
        <w:rPr>
          <w:sz w:val="20"/>
          <w:szCs w:val="20"/>
        </w:rPr>
      </w:pPr>
      <w:r>
        <w:rPr>
          <w:sz w:val="20"/>
          <w:szCs w:val="20"/>
        </w:rPr>
        <w:t xml:space="preserve">National </w:t>
      </w:r>
      <w:smartTag w:uri="urn:schemas-microsoft-com:office:smarttags" w:element="place">
        <w:smartTag w:uri="urn:schemas-microsoft-com:office:smarttags" w:element="PlaceType">
          <w:r>
            <w:rPr>
              <w:sz w:val="20"/>
              <w:szCs w:val="20"/>
            </w:rPr>
            <w:t>Institute</w:t>
          </w:r>
        </w:smartTag>
        <w:r>
          <w:rPr>
            <w:sz w:val="20"/>
            <w:szCs w:val="20"/>
          </w:rPr>
          <w:t xml:space="preserve"> of </w:t>
        </w:r>
        <w:smartTag w:uri="urn:schemas-microsoft-com:office:smarttags" w:element="PlaceName">
          <w:r>
            <w:rPr>
              <w:sz w:val="20"/>
              <w:szCs w:val="20"/>
            </w:rPr>
            <w:t>Standards</w:t>
          </w:r>
        </w:smartTag>
      </w:smartTag>
      <w:r>
        <w:rPr>
          <w:sz w:val="20"/>
          <w:szCs w:val="20"/>
        </w:rPr>
        <w:t xml:space="preserve"> and Technology </w:t>
      </w:r>
    </w:p>
    <w:p w14:paraId="3F72CDA4" w14:textId="77777777" w:rsidR="003F0D4C" w:rsidRPr="008A7D2A" w:rsidRDefault="003F0D4C" w:rsidP="003F0D4C">
      <w:pPr>
        <w:pStyle w:val="Default"/>
        <w:jc w:val="right"/>
        <w:rPr>
          <w:sz w:val="20"/>
          <w:szCs w:val="20"/>
        </w:rPr>
      </w:pPr>
      <w:r>
        <w:rPr>
          <w:i/>
          <w:iCs/>
          <w:sz w:val="20"/>
          <w:szCs w:val="20"/>
        </w:rPr>
        <w:t xml:space="preserve">Willie May, Under Secretary of Commerce for Standards and Technology and Director </w:t>
      </w:r>
    </w:p>
    <w:p w14:paraId="6DF465F9" w14:textId="77777777" w:rsidR="003F0D4C" w:rsidRDefault="003F0D4C" w:rsidP="003F0D4C">
      <w:pPr>
        <w:pStyle w:val="Heading1"/>
        <w:numPr>
          <w:ilvl w:val="0"/>
          <w:numId w:val="0"/>
        </w:numPr>
        <w:sectPr w:rsidR="003F0D4C" w:rsidSect="00896B5E">
          <w:pgSz w:w="12240" w:h="15840"/>
          <w:pgMar w:top="1440" w:right="1440" w:bottom="1440" w:left="1440" w:header="720" w:footer="720" w:gutter="0"/>
          <w:pgNumType w:fmt="lowerRoman" w:start="1"/>
          <w:cols w:space="720"/>
          <w:docGrid w:linePitch="360"/>
        </w:sectPr>
      </w:pPr>
    </w:p>
    <w:p w14:paraId="708EF636" w14:textId="373456D8" w:rsidR="00714BA1" w:rsidRPr="000A0837" w:rsidRDefault="00714BA1" w:rsidP="000A0837">
      <w:pPr>
        <w:pStyle w:val="Heading1"/>
      </w:pPr>
      <w:bookmarkStart w:id="0" w:name="_Ref444166060"/>
      <w:r w:rsidRPr="000A0837">
        <w:lastRenderedPageBreak/>
        <w:t>Introduction</w:t>
      </w:r>
      <w:bookmarkEnd w:id="0"/>
    </w:p>
    <w:p w14:paraId="37885B4C" w14:textId="21012502" w:rsidR="00E94D9C" w:rsidRDefault="000A0837" w:rsidP="00E94D9C">
      <w:r>
        <w:t xml:space="preserve">This guide </w:t>
      </w:r>
      <w:r w:rsidR="00A42405">
        <w:t xml:space="preserve">describes how to use Baseline Tailor, a software tool for </w:t>
      </w:r>
      <w:r w:rsidR="00892730">
        <w:t>navigating</w:t>
      </w:r>
      <w:r w:rsidR="00A42405">
        <w:t xml:space="preserve"> the United States government’s Cybersecurity Framework </w:t>
      </w:r>
      <w:r w:rsidR="00B537BC">
        <w:fldChar w:fldCharType="begin"/>
      </w:r>
      <w:r w:rsidR="004D7CD3">
        <w:instrText xml:space="preserve"> ADDIN ZOTERO_ITEM CSL_CITATION {"citationID":"87bd9jpdp","properties":{"formattedCitation":"[1]","plainCitation":"[1]"},"citationItems":[{"id":274,"uris":["http://zotero.org/users/118749/items/NW5WXVHC"],"uri":["http://zotero.org/users/118749/items/NW5WXVHC"],"itemData":{"id":274,"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rsidR="00B537BC">
        <w:fldChar w:fldCharType="separate"/>
      </w:r>
      <w:r w:rsidR="00B537BC" w:rsidRPr="00B537BC">
        <w:t>[1]</w:t>
      </w:r>
      <w:r w:rsidR="00B537BC">
        <w:fldChar w:fldCharType="end"/>
      </w:r>
      <w:r w:rsidR="00A42405">
        <w:t xml:space="preserve"> and </w:t>
      </w:r>
      <w:r w:rsidR="007A7049">
        <w:t xml:space="preserve">for </w:t>
      </w:r>
      <w:r w:rsidR="007B0E77">
        <w:t>tailoring the National Institute of Standards and Technology (NIST) Special Pub</w:t>
      </w:r>
      <w:r w:rsidR="00B537BC">
        <w:t xml:space="preserve">lication (SP) 800-53 Revision 4 </w:t>
      </w:r>
      <w:r w:rsidR="00B537BC">
        <w:fldChar w:fldCharType="begin"/>
      </w:r>
      <w:r w:rsidR="004D7CD3">
        <w:instrText xml:space="preserve"> ADDIN ZOTERO_ITEM CSL_CITATION {"citationID":"juob0iee9","properties":{"formattedCitation":"[2]","plainCitation":"[2]"},"citationItems":[{"id":294,"uris":["http://zotero.org/users/118749/items/MJS9KH98"],"uri":["http://zotero.org/users/118749/items/MJS9KH98"],"itemData":{"id":294,"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B537BC">
        <w:fldChar w:fldCharType="separate"/>
      </w:r>
      <w:r w:rsidR="00B537BC" w:rsidRPr="00B537BC">
        <w:t>[2]</w:t>
      </w:r>
      <w:r w:rsidR="00B537BC">
        <w:fldChar w:fldCharType="end"/>
      </w:r>
      <w:r w:rsidR="00B537BC">
        <w:t xml:space="preserve"> </w:t>
      </w:r>
      <w:r w:rsidR="007B0E77">
        <w:t>security controls.</w:t>
      </w:r>
      <w:r w:rsidR="00E60878">
        <w:t xml:space="preserve"> Baseline Tailor generates output in an Extensible Markup Language (XML) </w:t>
      </w:r>
      <w:r w:rsidR="00947A8A">
        <w:fldChar w:fldCharType="begin"/>
      </w:r>
      <w:r w:rsidR="00947A8A">
        <w:instrText xml:space="preserve"> ADDIN ZOTERO_ITEM CSL_CITATION {"citationID":"16rovg7sm1","properties":{"formattedCitation":"[3]","plainCitation":"[3]"},"citationItems":[{"id":289,"uris":["http://zotero.org/users/118749/items/I2XIDSBW"],"uri":["http://zotero.org/users/118749/items/I2XIDSBW"],"itemData":{"id":289,"type":"webpage","title":"Extensible Markup Language (XML) 1.0 (Fifth Edition)","container-title":"W3C Recommendation","URL":"http://www.w3.org/TR/xml/","issued":{"date-parts":[["2008",11,26]]}}}],"schema":"https://github.com/citation-style-language/schema/raw/master/csl-citation.json"} </w:instrText>
      </w:r>
      <w:r w:rsidR="00947A8A">
        <w:fldChar w:fldCharType="separate"/>
      </w:r>
      <w:r w:rsidR="00947A8A" w:rsidRPr="00947A8A">
        <w:t>[3]</w:t>
      </w:r>
      <w:r w:rsidR="00947A8A">
        <w:fldChar w:fldCharType="end"/>
      </w:r>
      <w:r w:rsidR="00A20DAD">
        <w:t xml:space="preserve"> </w:t>
      </w:r>
      <w:r w:rsidR="00E60878">
        <w:t xml:space="preserve">format capturing </w:t>
      </w:r>
      <w:r w:rsidR="00CC6DFE">
        <w:t>a</w:t>
      </w:r>
      <w:r w:rsidR="00E60878">
        <w:t xml:space="preserve"> user’s </w:t>
      </w:r>
      <w:r w:rsidR="00C860A5">
        <w:t>Framework P</w:t>
      </w:r>
      <w:r w:rsidR="00CC6DFE">
        <w:t xml:space="preserve">rofile and </w:t>
      </w:r>
      <w:r w:rsidR="00E60878">
        <w:t>tailoring choices.</w:t>
      </w:r>
    </w:p>
    <w:p w14:paraId="715EC0BE" w14:textId="54F57F60" w:rsidR="007A7049" w:rsidRDefault="007A7049" w:rsidP="00E94D9C">
      <w:r>
        <w:t xml:space="preserve">The Cybersecurity Framework provides a way for organizations to describe their current security posture and target state, and to communicate and assess progress toward meeting goals. </w:t>
      </w:r>
      <w:r w:rsidR="00EE6D57">
        <w:t xml:space="preserve">The heart of the Cybersecurity Framework is the Framework Core: a taxonomy of cybersecurity activities common across critical infrastructure sectors. The Framework Core is organized around specific outcomes, with each outcome containing references to standards addressing the outcome. </w:t>
      </w:r>
      <w:r w:rsidR="006D1DC9">
        <w:t xml:space="preserve">A Framework Profile is a subset of the outcomes in the Framework Core representing either an organization’s current or target security posture. </w:t>
      </w:r>
    </w:p>
    <w:p w14:paraId="4CFB13BC" w14:textId="3C0D5E2C" w:rsidR="00E07DE0" w:rsidRDefault="00E07DE0" w:rsidP="00E07DE0">
      <w:r w:rsidRPr="00E07DE0">
        <w:t xml:space="preserve">NIST SP 800-53 </w:t>
      </w:r>
      <w:r w:rsidR="0054793B">
        <w:t>includes</w:t>
      </w:r>
      <w:r w:rsidRPr="00E07DE0">
        <w:t xml:space="preserve"> a catalog of tailorable security controls organized into eighteen families. </w:t>
      </w:r>
      <w:r w:rsidR="000867BC">
        <w:t xml:space="preserve">Each control has zero or more control enhancements, each of which adds </w:t>
      </w:r>
      <w:r w:rsidR="00FA3155">
        <w:t xml:space="preserve">additional functionality to </w:t>
      </w:r>
      <w:r w:rsidR="000867BC">
        <w:t xml:space="preserve">or increases the strength of the control. </w:t>
      </w:r>
      <w:r>
        <w:t xml:space="preserve">The catalog </w:t>
      </w:r>
      <w:r w:rsidRPr="00E07DE0">
        <w:t>specifies three security control baselines: for low, moderate, and high impact information systems. The baselines are suggested defaults</w:t>
      </w:r>
      <w:r>
        <w:t xml:space="preserve"> for “typical” information systems</w:t>
      </w:r>
      <w:r w:rsidRPr="00E07DE0">
        <w:t>. For example, an organization looking to sel</w:t>
      </w:r>
      <w:r w:rsidR="00F43189">
        <w:t>ect security controls for a low</w:t>
      </w:r>
      <w:r w:rsidRPr="00E07DE0">
        <w:t xml:space="preserve"> impact system (where the consequences of compromised confidentiality, integrity, and availability of information are low) might begin with the controls in the baseline for the low impact level (or more succinctly, the low baseline) and tailor them as appropriate.</w:t>
      </w:r>
      <w:r w:rsidR="00566161">
        <w:t xml:space="preserve"> In addition to baseline allocation, each security control is also assigned a priority code of P1, P2, P3, or P0. Controls with priority P1 should be implemented first, followed by </w:t>
      </w:r>
      <w:r w:rsidR="00DB0DDE">
        <w:t>those</w:t>
      </w:r>
      <w:r w:rsidR="00566161">
        <w:t xml:space="preserve"> with priority P2, and finally </w:t>
      </w:r>
      <w:r w:rsidR="00DB0DDE">
        <w:t>those</w:t>
      </w:r>
      <w:r w:rsidR="00566161">
        <w:t xml:space="preserve"> with priority P3. A P0 priority code indicates the security control is not assigned to a baseline.</w:t>
      </w:r>
    </w:p>
    <w:p w14:paraId="100A2579" w14:textId="7DCFF49C" w:rsidR="006F0F77" w:rsidRPr="00E07DE0" w:rsidRDefault="006F0F77" w:rsidP="00E07DE0">
      <w:r w:rsidRPr="006F0F77">
        <w:t xml:space="preserve">NIST SP 800-53 </w:t>
      </w:r>
      <w:r w:rsidR="00F43189">
        <w:t xml:space="preserve">also </w:t>
      </w:r>
      <w:r w:rsidR="003A4661">
        <w:t>contains</w:t>
      </w:r>
      <w:r w:rsidRPr="006F0F77">
        <w:t xml:space="preserve"> guidance for creating and documenting </w:t>
      </w:r>
      <w:r w:rsidRPr="006F0F77">
        <w:rPr>
          <w:i/>
        </w:rPr>
        <w:t>overlays</w:t>
      </w:r>
      <w:r w:rsidRPr="006F0F77">
        <w:t xml:space="preserve"> to encourage the sharing of best security practices. An overlay is a set of control customizations applicable to a group of organizations with common security requirements. For example, NIST SP 800-82 (Guide to I</w:t>
      </w:r>
      <w:r>
        <w:t xml:space="preserve">ndustrial </w:t>
      </w:r>
      <w:r w:rsidRPr="006F0F77">
        <w:t>C</w:t>
      </w:r>
      <w:r>
        <w:t xml:space="preserve">ontrol </w:t>
      </w:r>
      <w:r w:rsidRPr="006F0F77">
        <w:t>S</w:t>
      </w:r>
      <w:r>
        <w:t>ystem</w:t>
      </w:r>
      <w:r w:rsidRPr="006F0F77">
        <w:t xml:space="preserve"> Security) </w:t>
      </w:r>
      <w:r>
        <w:fldChar w:fldCharType="begin"/>
      </w:r>
      <w:r>
        <w:instrText xml:space="preserve"> ADDIN ZOTERO_ITEM CSL_CITATION {"citationID":"74pfh5j85","properties":{"formattedCitation":"[4]","plainCitation":"[4]"},"citationItems":[{"id":292,"uris":["http://zotero.org/users/118749/items/7CQMVJDH"],"uri":["http://zotero.org/users/118749/items/7CQMVJDH"],"itemData":{"id":292,"type":"article-journal","title":"Guide to Industrial Control Systems (ICS) Security","container-title":"NIST Special Publication 800-82 Revision 2","DOI":"10.6028/NIST.SP.800-82r2","author":[{"family":"Stouffer","given":"Keith"},{"family":"Pillitteri","given":"Victoria"},{"family":"Lightman","given":"Suzanne"},{"family":"Abrams","given":"Marshall"},{"family":"Hahn","given":"Adam"}],"issued":{"date-parts":[["2015",5]]}}}],"schema":"https://github.com/citation-style-language/schema/raw/master/csl-citation.json"} </w:instrText>
      </w:r>
      <w:r>
        <w:fldChar w:fldCharType="separate"/>
      </w:r>
      <w:r w:rsidRPr="006F0F77">
        <w:t>[4]</w:t>
      </w:r>
      <w:r>
        <w:fldChar w:fldCharType="end"/>
      </w:r>
      <w:r>
        <w:t xml:space="preserve"> </w:t>
      </w:r>
      <w:r w:rsidR="00F85A34">
        <w:t>specifies</w:t>
      </w:r>
      <w:r w:rsidRPr="006F0F77">
        <w:t xml:space="preserve"> an overlay</w:t>
      </w:r>
      <w:r>
        <w:t xml:space="preserve"> for Industrial Control Systems, which are common in</w:t>
      </w:r>
      <w:r>
        <w:rPr>
          <w:spacing w:val="-21"/>
        </w:rPr>
        <w:t xml:space="preserve"> </w:t>
      </w:r>
      <w:r>
        <w:t>the</w:t>
      </w:r>
      <w:r>
        <w:rPr>
          <w:spacing w:val="-21"/>
        </w:rPr>
        <w:t xml:space="preserve"> </w:t>
      </w:r>
      <w:r>
        <w:t>utility,</w:t>
      </w:r>
      <w:r>
        <w:rPr>
          <w:spacing w:val="-20"/>
        </w:rPr>
        <w:t xml:space="preserve"> </w:t>
      </w:r>
      <w:r>
        <w:t>transportation,</w:t>
      </w:r>
      <w:r>
        <w:rPr>
          <w:spacing w:val="-21"/>
        </w:rPr>
        <w:t xml:space="preserve"> </w:t>
      </w:r>
      <w:r>
        <w:t>chemical,</w:t>
      </w:r>
      <w:r>
        <w:rPr>
          <w:spacing w:val="-21"/>
        </w:rPr>
        <w:t xml:space="preserve"> </w:t>
      </w:r>
      <w:r>
        <w:t>pharmaceutical,</w:t>
      </w:r>
      <w:r>
        <w:rPr>
          <w:spacing w:val="-21"/>
        </w:rPr>
        <w:t xml:space="preserve"> </w:t>
      </w:r>
      <w:r>
        <w:t>process,</w:t>
      </w:r>
      <w:r>
        <w:rPr>
          <w:spacing w:val="-20"/>
        </w:rPr>
        <w:t xml:space="preserve"> </w:t>
      </w:r>
      <w:r>
        <w:t>and</w:t>
      </w:r>
      <w:r>
        <w:rPr>
          <w:spacing w:val="-21"/>
        </w:rPr>
        <w:t xml:space="preserve"> </w:t>
      </w:r>
      <w:r>
        <w:t>durable</w:t>
      </w:r>
      <w:r>
        <w:rPr>
          <w:spacing w:val="-21"/>
        </w:rPr>
        <w:t xml:space="preserve"> </w:t>
      </w:r>
      <w:r>
        <w:t>goods</w:t>
      </w:r>
      <w:r>
        <w:rPr>
          <w:spacing w:val="-20"/>
        </w:rPr>
        <w:t xml:space="preserve"> </w:t>
      </w:r>
      <w:r>
        <w:t>manufacturing</w:t>
      </w:r>
      <w:r>
        <w:rPr>
          <w:w w:val="99"/>
        </w:rPr>
        <w:t xml:space="preserve"> </w:t>
      </w:r>
      <w:r>
        <w:t>industries</w:t>
      </w:r>
      <w:r w:rsidRPr="006F0F77">
        <w:t xml:space="preserve">. </w:t>
      </w:r>
      <w:r>
        <w:t>Industrial Control Systems</w:t>
      </w:r>
      <w:r w:rsidRPr="006F0F77">
        <w:t xml:space="preserve"> are vulnerable to many of the same security threats that affect traditional information systems, yet have unique needs requiring additional guidance beyond that offered by NIST SP 800-53.</w:t>
      </w:r>
      <w:r w:rsidR="00353463">
        <w:t xml:space="preserve"> </w:t>
      </w:r>
    </w:p>
    <w:p w14:paraId="47B3A94D" w14:textId="4F91AA00" w:rsidR="0039448C" w:rsidRDefault="0039448C" w:rsidP="0039448C">
      <w:r>
        <w:t>The primary goals of Baseline Tailor are to:</w:t>
      </w:r>
    </w:p>
    <w:p w14:paraId="42043ED3" w14:textId="67DABC29" w:rsidR="0039448C" w:rsidRDefault="006D1DC9" w:rsidP="006D1DC9">
      <w:pPr>
        <w:pStyle w:val="ListParagraph"/>
        <w:numPr>
          <w:ilvl w:val="0"/>
          <w:numId w:val="9"/>
        </w:numPr>
      </w:pPr>
      <w:r>
        <w:t>Make it easier to create and document Framework Profiles,</w:t>
      </w:r>
      <w:r w:rsidR="00F15167">
        <w:t xml:space="preserve"> </w:t>
      </w:r>
      <w:r w:rsidR="0039448C">
        <w:t>tailored baseline</w:t>
      </w:r>
      <w:r w:rsidR="00F15167">
        <w:t>s</w:t>
      </w:r>
      <w:r w:rsidR="0039448C">
        <w:t xml:space="preserve"> </w:t>
      </w:r>
      <w:r w:rsidR="00F15167">
        <w:t>and</w:t>
      </w:r>
      <w:r w:rsidR="006F0F77">
        <w:t xml:space="preserve"> overlay</w:t>
      </w:r>
      <w:r w:rsidR="00F15167">
        <w:t>s</w:t>
      </w:r>
      <w:r w:rsidR="0039448C">
        <w:t>.</w:t>
      </w:r>
    </w:p>
    <w:p w14:paraId="5A8514BB" w14:textId="7EEF1125" w:rsidR="0039448C" w:rsidRDefault="00B542F2" w:rsidP="0039448C">
      <w:pPr>
        <w:pStyle w:val="ListParagraph"/>
        <w:numPr>
          <w:ilvl w:val="0"/>
          <w:numId w:val="9"/>
        </w:numPr>
      </w:pPr>
      <w:r>
        <w:t>Enforce</w:t>
      </w:r>
      <w:r w:rsidR="0039448C">
        <w:t xml:space="preserve"> constraints on tailoring operations, helping to ensure that the result follows </w:t>
      </w:r>
      <w:r>
        <w:t xml:space="preserve">NIST </w:t>
      </w:r>
      <w:r w:rsidR="0039448C">
        <w:t>SP 800-53 guidelines.</w:t>
      </w:r>
    </w:p>
    <w:p w14:paraId="77364704" w14:textId="7384595F" w:rsidR="0039448C" w:rsidRPr="00E94D9C" w:rsidRDefault="00B542F2" w:rsidP="00EF6067">
      <w:pPr>
        <w:pStyle w:val="ListParagraph"/>
        <w:numPr>
          <w:ilvl w:val="0"/>
          <w:numId w:val="9"/>
        </w:numPr>
      </w:pPr>
      <w:r>
        <w:lastRenderedPageBreak/>
        <w:t>Gen</w:t>
      </w:r>
      <w:r w:rsidR="0039448C">
        <w:t>erate XML valid with respect to schema</w:t>
      </w:r>
      <w:r w:rsidR="006D1DC9">
        <w:t>s</w:t>
      </w:r>
      <w:r w:rsidR="0039448C">
        <w:t xml:space="preserve"> for </w:t>
      </w:r>
      <w:r w:rsidR="006D1DC9">
        <w:t xml:space="preserve">Framework Profiles and </w:t>
      </w:r>
      <w:r w:rsidR="0039448C">
        <w:t xml:space="preserve">tailored controls that can be used in conjunction with </w:t>
      </w:r>
      <w:r w:rsidR="006D1DC9">
        <w:t xml:space="preserve">Framework Core XML data, </w:t>
      </w:r>
      <w:r w:rsidR="0039448C">
        <w:t>NIST SP 800-53 XML data</w:t>
      </w:r>
      <w:r w:rsidR="006D1DC9">
        <w:t>,</w:t>
      </w:r>
      <w:r>
        <w:t xml:space="preserve"> and</w:t>
      </w:r>
      <w:r w:rsidR="0039448C">
        <w:t xml:space="preserve"> other </w:t>
      </w:r>
      <w:r>
        <w:t>XML-encoded security content</w:t>
      </w:r>
      <w:r w:rsidR="0039448C">
        <w:t xml:space="preserve"> to achieve security automation.</w:t>
      </w:r>
    </w:p>
    <w:p w14:paraId="052338D2" w14:textId="4D19C430" w:rsidR="004D7CD3" w:rsidRDefault="004D7CD3" w:rsidP="004D7CD3">
      <w:r>
        <w:t xml:space="preserve">Baseline Tailor is a single-page web application </w:t>
      </w:r>
      <w:r>
        <w:fldChar w:fldCharType="begin"/>
      </w:r>
      <w:r w:rsidR="006F0F77">
        <w:instrText xml:space="preserve"> ADDIN ZOTERO_ITEM CSL_CITATION {"citationID":"13bfnsubd2","properties":{"formattedCitation":"[5]","plainCitation":"[5]"},"citationItems":[{"id":279,"uris":["http://zotero.org/users/118749/items/AX3FFQQ2"],"uri":["http://zotero.org/users/118749/items/AX3FFQQ2"],"itemData":{"id":279,"type":"article-journal","title":"Migrating Multi-page Web Applications to Single-page AJAX Interfaces","container-title":"Software Maintenance and Reengineering, 2007. CSMR '07. 11th European Conference on","page":"181-190","abstract":"Recently, a new Web development technique for creating interactive Web applications, dubbed Ajax, has emerged. In this new model, the single-page Web interface is composed of individual components which can be updated/replaced independently. If until a year ago, the concern revolved around migrating legacy systems to Web-based settings, today we have a new challenge of migrating Web applications to single-page Ajax applications. Gaining an understanding of the navigational model and user interface structure of the source application is the first step in the migration process. In this paper, we explore how reverse engineering techniques can help analyze classic Web applications for this purpose. Our approach, using a schema-based clustering technique, extracts a navigational model of Web applications, and identifies candidate user interface components to be migrated to a single-page Ajax interface. Additionally, results of a case study, conducted to evaluate our tool, are presented","DOI":"10.1109/CSMR.2007.33","ISSN":"1534-5351","journalAbbreviation":"Software Maintenance and Reengineering, 2007. CSMR '07. 11th European Conference on","author":[{"family":"Mesbah","given":"A."},{"family":"Deursen","given":"A.","non-dropping-particle":"van"}],"issued":{"date-parts":[["2007",3,21]]}}}],"schema":"https://github.com/citation-style-language/schema/raw/master/csl-citation.json"} </w:instrText>
      </w:r>
      <w:r>
        <w:fldChar w:fldCharType="separate"/>
      </w:r>
      <w:r w:rsidR="006F0F77" w:rsidRPr="006F0F77">
        <w:t>[5]</w:t>
      </w:r>
      <w:r>
        <w:fldChar w:fldCharType="end"/>
      </w:r>
      <w:r w:rsidR="000B4FAC">
        <w:t>. Single-page applications, also known as AJAX (Asynchronous JavaScript</w:t>
      </w:r>
      <w:r w:rsidR="00C85638">
        <w:t xml:space="preserve"> </w:t>
      </w:r>
      <w:r w:rsidR="00C85638">
        <w:fldChar w:fldCharType="begin"/>
      </w:r>
      <w:r w:rsidR="006F0F77">
        <w:instrText xml:space="preserve"> ADDIN ZOTERO_ITEM CSL_CITATION {"citationID":"20fj9h15ur","properties":{"formattedCitation":"[6]","plainCitation":"[6]"},"citationItems":[{"id":295,"uris":["http://zotero.org/users/118749/items/A4FJGWMU"],"uri":["http://zotero.org/users/118749/items/A4FJGWMU"],"itemData":{"id":295,"type":"report","title":"ECMAScript 2015 Language Specification","publisher":"Ecma International","URL":"http://www.ecma-international.org/publications/standards/Ecma-262.htm","number":"Standard ECMA-262","issued":{"date-parts":[["2015",6]]}}}],"schema":"https://github.com/citation-style-language/schema/raw/master/csl-citation.json"} </w:instrText>
      </w:r>
      <w:r w:rsidR="00C85638">
        <w:fldChar w:fldCharType="separate"/>
      </w:r>
      <w:r w:rsidR="006F0F77" w:rsidRPr="006F0F77">
        <w:t>[6]</w:t>
      </w:r>
      <w:r w:rsidR="00C85638">
        <w:fldChar w:fldCharType="end"/>
      </w:r>
      <w:r w:rsidR="000B4FAC">
        <w:t xml:space="preserve"> and XML) applications</w:t>
      </w:r>
      <w:r>
        <w:t xml:space="preserve">, </w:t>
      </w:r>
      <w:r w:rsidR="000B4FAC">
        <w:t>run</w:t>
      </w:r>
      <w:r>
        <w:t xml:space="preserve"> within a browser client </w:t>
      </w:r>
      <w:r w:rsidR="000B4FAC">
        <w:t>such</w:t>
      </w:r>
      <w:r>
        <w:t xml:space="preserve"> that </w:t>
      </w:r>
      <w:r w:rsidR="000B4FAC">
        <w:t>the</w:t>
      </w:r>
      <w:r>
        <w:t xml:space="preserve"> </w:t>
      </w:r>
      <w:r w:rsidR="000B4FAC">
        <w:t xml:space="preserve">application’s </w:t>
      </w:r>
      <w:r>
        <w:t xml:space="preserve">user interface </w:t>
      </w:r>
      <w:r w:rsidR="00702CA5">
        <w:t>state can update itself</w:t>
      </w:r>
      <w:r>
        <w:t xml:space="preserve"> without server-side processing or page reloading. </w:t>
      </w:r>
      <w:r w:rsidR="00702CA5">
        <w:t xml:space="preserve">As a result, Baseline Tailor </w:t>
      </w:r>
      <w:r w:rsidR="00867DA5">
        <w:t xml:space="preserve">does not require a high speed Internet connection. </w:t>
      </w:r>
      <w:r w:rsidR="00C85638">
        <w:t xml:space="preserve">Baseline Tailor can even be run </w:t>
      </w:r>
      <w:r w:rsidR="00397EDC">
        <w:t xml:space="preserve">offline </w:t>
      </w:r>
      <w:r w:rsidR="00C85638">
        <w:t xml:space="preserve">without a </w:t>
      </w:r>
      <w:r w:rsidR="00FD1B2B">
        <w:t xml:space="preserve">Hypertext Transfer Protocol (HTTP) </w:t>
      </w:r>
      <w:r w:rsidR="00FD1B2B">
        <w:fldChar w:fldCharType="begin"/>
      </w:r>
      <w:r w:rsidR="006F0F77">
        <w:instrText xml:space="preserve"> ADDIN ZOTERO_ITEM CSL_CITATION {"citationID":"14rv97d20k","properties":{"formattedCitation":"[7]","plainCitation":"[7]"},"citationItems":[{"id":298,"uris":["http://zotero.org/users/118749/items/9569628Q"],"uri":["http://zotero.org/users/118749/items/9569628Q"],"itemData":{"id":298,"type":"report","title":"Hypertext Transfer Protocol - HTTP/1.1","publisher":"Internet Engineering Task Force","URL":"https://www.ietf.org/rfc/rfc2616.txt","number":"RFC 2616","issued":{"date-parts":[["1999",6]]},"accessed":{"date-parts":[["2015",8,18]]}}}],"schema":"https://github.com/citation-style-language/schema/raw/master/csl-citation.json"} </w:instrText>
      </w:r>
      <w:r w:rsidR="00FD1B2B">
        <w:fldChar w:fldCharType="separate"/>
      </w:r>
      <w:r w:rsidR="006F0F77" w:rsidRPr="006F0F77">
        <w:t>[7]</w:t>
      </w:r>
      <w:r w:rsidR="00FD1B2B">
        <w:fldChar w:fldCharType="end"/>
      </w:r>
      <w:r w:rsidR="00FD1B2B">
        <w:t xml:space="preserve"> server</w:t>
      </w:r>
      <w:r w:rsidR="00867DA5">
        <w:t xml:space="preserve"> in browsers that that do not block read access to local files.</w:t>
      </w:r>
    </w:p>
    <w:p w14:paraId="33478B55" w14:textId="329D2E55" w:rsidR="00795F70" w:rsidRDefault="00BB6AC0" w:rsidP="004D7CD3">
      <w:r>
        <w:t xml:space="preserve">The </w:t>
      </w:r>
      <w:r w:rsidR="00795F70">
        <w:t xml:space="preserve">Baseline Tailor </w:t>
      </w:r>
      <w:r>
        <w:t xml:space="preserve">user interface (discussed in Section </w:t>
      </w:r>
      <w:r>
        <w:fldChar w:fldCharType="begin"/>
      </w:r>
      <w:r>
        <w:instrText xml:space="preserve"> REF _Ref427842523 \r \h </w:instrText>
      </w:r>
      <w:r>
        <w:fldChar w:fldCharType="separate"/>
      </w:r>
      <w:r w:rsidR="00BC4D48">
        <w:t>4</w:t>
      </w:r>
      <w:r>
        <w:fldChar w:fldCharType="end"/>
      </w:r>
      <w:r>
        <w:t>) provides context-sensitive search of</w:t>
      </w:r>
      <w:r w:rsidR="00795F70">
        <w:t xml:space="preserve"> the NIST SP 800-53 database </w:t>
      </w:r>
      <w:r w:rsidR="00795F70">
        <w:fldChar w:fldCharType="begin"/>
      </w:r>
      <w:r w:rsidR="006F0F77">
        <w:instrText xml:space="preserve"> ADDIN ZOTERO_ITEM CSL_CITATION {"citationID":"2mcb57675d","properties":{"formattedCitation":"[8]","plainCitation":"[8]"},"citationItems":[{"id":301,"uris":["http://zotero.org/users/118749/items/KQA9ERND"],"uri":["http://zotero.org/users/118749/items/KQA9ERND"],"itemData":{"id":301,"type":"webpage","title":"NVD - 800-53","URL":"https://web.nvd.nist.gov/view/800-53/home"}}],"schema":"https://github.com/citation-style-language/schema/raw/master/csl-citation.json"} </w:instrText>
      </w:r>
      <w:r w:rsidR="00795F70">
        <w:fldChar w:fldCharType="separate"/>
      </w:r>
      <w:r w:rsidR="006F0F77" w:rsidRPr="006F0F77">
        <w:t>[8]</w:t>
      </w:r>
      <w:r w:rsidR="00795F70">
        <w:fldChar w:fldCharType="end"/>
      </w:r>
      <w:r w:rsidR="00795F70">
        <w:t xml:space="preserve">, an online version of the </w:t>
      </w:r>
      <w:r w:rsidR="00F15167">
        <w:t xml:space="preserve">NIST SP 800-53 Revision 4 </w:t>
      </w:r>
      <w:r w:rsidR="00795F70">
        <w:t xml:space="preserve">security </w:t>
      </w:r>
      <w:r w:rsidR="00F555C9">
        <w:t xml:space="preserve">control </w:t>
      </w:r>
      <w:r w:rsidR="00795F70">
        <w:t>catalog</w:t>
      </w:r>
      <w:r w:rsidR="00BC2A9C">
        <w:t>, and also provides context-sensitive search of the NIST SP 800-82 overlay</w:t>
      </w:r>
      <w:r w:rsidR="007072DF">
        <w:t xml:space="preserve"> for Industrial Control Systems</w:t>
      </w:r>
      <w:r w:rsidR="00795F70">
        <w:t xml:space="preserve">. </w:t>
      </w:r>
      <w:r w:rsidR="002068F0">
        <w:t>The</w:t>
      </w:r>
      <w:r>
        <w:t xml:space="preserve"> search </w:t>
      </w:r>
      <w:r w:rsidR="00A070AF">
        <w:t>capability</w:t>
      </w:r>
      <w:r>
        <w:t xml:space="preserve"> enables the user to conveniently look up the definition and guidance</w:t>
      </w:r>
      <w:r w:rsidR="002068F0">
        <w:t xml:space="preserve"> for the currently selected security control, or for security cont</w:t>
      </w:r>
      <w:r w:rsidR="006F58E0">
        <w:t xml:space="preserve">rols referenced by the current </w:t>
      </w:r>
      <w:r w:rsidR="002068F0">
        <w:t>Framework Core selection.</w:t>
      </w:r>
    </w:p>
    <w:p w14:paraId="5AB91AD0" w14:textId="210C9744" w:rsidR="008F770A" w:rsidRDefault="008F770A" w:rsidP="004D7CD3">
      <w:r>
        <w:t xml:space="preserve">Baseline Tailor </w:t>
      </w:r>
      <w:r w:rsidR="00E60878">
        <w:t xml:space="preserve">adopts a minimalist approach. The software </w:t>
      </w:r>
      <w:r w:rsidR="007158A3">
        <w:t xml:space="preserve">neither creates nor </w:t>
      </w:r>
      <w:r w:rsidR="00E60878">
        <w:t>modif</w:t>
      </w:r>
      <w:r w:rsidR="007158A3">
        <w:t>ies</w:t>
      </w:r>
      <w:r w:rsidR="00E60878">
        <w:t xml:space="preserve"> any</w:t>
      </w:r>
      <w:r w:rsidR="005A793F">
        <w:t xml:space="preserve"> locally stored user</w:t>
      </w:r>
      <w:r w:rsidR="00E60878">
        <w:t xml:space="preserve"> files.</w:t>
      </w:r>
      <w:r w:rsidR="00281EDF">
        <w:t xml:space="preserve"> </w:t>
      </w:r>
      <w:r w:rsidR="00E60878">
        <w:t xml:space="preserve">Instead, Baseline Tailor displays its output in a multiple-line, resizable text field. </w:t>
      </w:r>
      <w:r w:rsidR="00A20DAD">
        <w:t xml:space="preserve">The user can copy-paste this output into a third party XML </w:t>
      </w:r>
      <w:r w:rsidR="007158A3">
        <w:t xml:space="preserve">editing application. </w:t>
      </w:r>
      <w:r w:rsidR="005441DD">
        <w:t xml:space="preserve">Baseline Tailor’s inability to </w:t>
      </w:r>
      <w:r w:rsidR="00F151DF">
        <w:t xml:space="preserve">directly </w:t>
      </w:r>
      <w:r w:rsidR="005441DD">
        <w:t>write or modify files may seem limiting to some users. But other users may see this “limitation” as an advantage in that it allows for easy installation – even on systems with stringent security policies.</w:t>
      </w:r>
    </w:p>
    <w:p w14:paraId="0A467CBA" w14:textId="77777777" w:rsidR="00212A92" w:rsidRDefault="00212A92" w:rsidP="00212A92">
      <w:pPr>
        <w:pStyle w:val="Heading1"/>
      </w:pPr>
      <w:bookmarkStart w:id="1" w:name="_Ref444596197"/>
      <w:r>
        <w:t>Disclaimers</w:t>
      </w:r>
      <w:bookmarkEnd w:id="1"/>
    </w:p>
    <w:p w14:paraId="4D2B92E8" w14:textId="762B1F5B" w:rsidR="00212A92" w:rsidRDefault="00212A92" w:rsidP="00212A92">
      <w:r>
        <w:t xml:space="preserve">Any mention of commercial </w:t>
      </w:r>
      <w:r w:rsidR="00F1636F">
        <w:t xml:space="preserve">or other third party </w:t>
      </w:r>
      <w:r>
        <w:t xml:space="preserve">products in this </w:t>
      </w:r>
      <w:r w:rsidR="005E5B38">
        <w:t>guide</w:t>
      </w:r>
      <w:r>
        <w:t xml:space="preserve"> is for information purposes only; it does not imply recommendation or endorsement by NIST. For any of the web links in the software and this user’s guide, NIST does not necessarily endorse the views expressed, or concur with the facts presented on those web sites. </w:t>
      </w:r>
    </w:p>
    <w:p w14:paraId="1BAFB5FC" w14:textId="05D6B740" w:rsidR="00212A92" w:rsidRDefault="00F1636F" w:rsidP="00212A92">
      <w:r>
        <w:t>Baseline Tailor</w:t>
      </w:r>
      <w:r w:rsidR="00212A92">
        <w:t xml:space="preserve"> was developed at NIST by employees of the Federal Government in the course of their official duties. Pursuant to Title 17 Section 105 of the United States Code this software is not subject to copyright protection and is in the public domain. This software is an experimental system. NIST assumes no responsibility whatsoever for its use by other parties, and makes no guarantees, expressed or implied, about its quality, reliability, or any other characteristic. </w:t>
      </w:r>
    </w:p>
    <w:p w14:paraId="3B155A09" w14:textId="0BC2DF0D" w:rsidR="00831FDA" w:rsidRPr="00831FDA" w:rsidRDefault="00831FDA" w:rsidP="00831FDA">
      <w:r>
        <w:t xml:space="preserve">Baseline Tailor uses XML data representing </w:t>
      </w:r>
      <w:r w:rsidRPr="00831FDA">
        <w:t xml:space="preserve">components defined in the NIST Framework for Improving Critical Infrastructure Cybersecurity and security controls and associated assessment procedures defined in NIST SP 800-53 Revision 4 Recommended Security Controls for Federal Information Systems and Organizations. For any discrepancies noted in the content between </w:t>
      </w:r>
      <w:r>
        <w:t>this</w:t>
      </w:r>
      <w:r w:rsidRPr="00831FDA">
        <w:t xml:space="preserve"> </w:t>
      </w:r>
      <w:r>
        <w:t>XML data</w:t>
      </w:r>
      <w:r w:rsidRPr="00831FDA">
        <w:t xml:space="preserve"> and the latest published NIST Cybersecurity Framework or Special Publication SP 800-53 Revision 4, please defer to the official published documents that are posted on http://csrc.nist.gov.</w:t>
      </w:r>
    </w:p>
    <w:p w14:paraId="1940B2FF" w14:textId="77777777" w:rsidR="00831FDA" w:rsidRDefault="00831FDA" w:rsidP="00212A92"/>
    <w:p w14:paraId="3EE54702" w14:textId="77777777" w:rsidR="00212A92" w:rsidRPr="00212A92" w:rsidRDefault="00F1636F" w:rsidP="00212A92">
      <w:r>
        <w:t>Baseline Tailor</w:t>
      </w:r>
      <w:r w:rsidR="00212A92">
        <w:t xml:space="preserve"> can be redistributed and/or modified freely provided that any derivative works bear some notice that they are derived from it, and any modified versions bear some notice that they have been modified. NIST would appreciate acknowledgement if the software is used.</w:t>
      </w:r>
    </w:p>
    <w:p w14:paraId="7CE1F5FC" w14:textId="77777777" w:rsidR="008C33D6" w:rsidRDefault="000A0837" w:rsidP="000A0837">
      <w:pPr>
        <w:pStyle w:val="Heading1"/>
      </w:pPr>
      <w:r>
        <w:t>Getting Started</w:t>
      </w:r>
    </w:p>
    <w:p w14:paraId="13FB17E7" w14:textId="58A738FE" w:rsidR="004F57D9" w:rsidRDefault="00BC2519" w:rsidP="0054108D">
      <w:r>
        <w:t xml:space="preserve">Baseline Tailor </w:t>
      </w:r>
      <w:r w:rsidR="00372F8B">
        <w:t>requires</w:t>
      </w:r>
      <w:r>
        <w:t xml:space="preserve"> an Internet browser with support for JavaScript and the Extensible Stylesheet Language Transformations (XSLT) 1.0 standard </w:t>
      </w:r>
      <w:r>
        <w:fldChar w:fldCharType="begin"/>
      </w:r>
      <w:r w:rsidR="006F0F77">
        <w:instrText xml:space="preserve"> ADDIN ZOTERO_ITEM CSL_CITATION {"citationID":"2pnkqu2sof","properties":{"formattedCitation":"[9]","plainCitation":"[9]"},"citationItems":[{"id":300,"uris":["http://zotero.org/users/118749/items/QRANHMUC"],"uri":["http://zotero.org/users/118749/items/QRANHMUC"],"itemData":{"id":300,"type":"webpage","title":"XSL Transformations (XSLT) Version 1.0","container-title":"W3C Recommendation","URL":"http://www.w3.org/TR/xslt","issued":{"date-parts":[["1999",11,16]]}}}],"schema":"https://github.com/citation-style-language/schema/raw/master/csl-citation.json"} </w:instrText>
      </w:r>
      <w:r>
        <w:fldChar w:fldCharType="separate"/>
      </w:r>
      <w:r w:rsidR="006F0F77" w:rsidRPr="006F0F77">
        <w:t>[9]</w:t>
      </w:r>
      <w:r>
        <w:fldChar w:fldCharType="end"/>
      </w:r>
      <w:r>
        <w:t xml:space="preserve">. Most of today’s common browsers meet </w:t>
      </w:r>
      <w:r w:rsidR="006F58E0">
        <w:t>these</w:t>
      </w:r>
      <w:r>
        <w:t xml:space="preserve"> requirement</w:t>
      </w:r>
      <w:r w:rsidR="006F58E0">
        <w:t>s</w:t>
      </w:r>
      <w:r>
        <w:t xml:space="preserve">. </w:t>
      </w:r>
      <w:r w:rsidR="004F57D9">
        <w:t xml:space="preserve">Baseline Tailor has been successfully </w:t>
      </w:r>
      <w:r w:rsidR="0033218E">
        <w:t>tested with</w:t>
      </w:r>
      <w:r w:rsidR="004F57D9">
        <w:t xml:space="preserve"> recent versions of the Chrome, Firefox, Safari, and Opera browsers. </w:t>
      </w:r>
      <w:r w:rsidR="0033218E">
        <w:t xml:space="preserve">Baseline Tailor also </w:t>
      </w:r>
      <w:r w:rsidR="004F57D9">
        <w:t>run</w:t>
      </w:r>
      <w:r w:rsidR="0033218E">
        <w:t>s, albeit slowly, in Internet Explorer</w:t>
      </w:r>
      <w:r w:rsidR="004F57D9">
        <w:t>.</w:t>
      </w:r>
    </w:p>
    <w:p w14:paraId="03A6B1B9" w14:textId="61D844C0" w:rsidR="00BC2519" w:rsidRDefault="00BC2519" w:rsidP="0054108D">
      <w:r>
        <w:t xml:space="preserve">Although not required, </w:t>
      </w:r>
      <w:r w:rsidR="004F57D9">
        <w:t xml:space="preserve">third party </w:t>
      </w:r>
      <w:r>
        <w:t xml:space="preserve">software for editing XML documents is desirable. </w:t>
      </w:r>
      <w:r w:rsidR="003B0D03">
        <w:t>A</w:t>
      </w:r>
      <w:r w:rsidR="00397EDC">
        <w:t xml:space="preserve"> user can</w:t>
      </w:r>
      <w:r>
        <w:t xml:space="preserve"> copy-paste Baseline Tailor’s o</w:t>
      </w:r>
      <w:r w:rsidR="00601D91">
        <w:t xml:space="preserve">utput into a plain text editor for further modification, </w:t>
      </w:r>
      <w:r w:rsidR="003B0D03">
        <w:t xml:space="preserve">but </w:t>
      </w:r>
      <w:r w:rsidR="007C3D5E">
        <w:t xml:space="preserve">software specifically designed for </w:t>
      </w:r>
      <w:r w:rsidR="00780BE4">
        <w:t>authoring</w:t>
      </w:r>
      <w:r w:rsidR="007C3D5E">
        <w:t xml:space="preserve"> </w:t>
      </w:r>
      <w:r w:rsidR="00601D91">
        <w:t xml:space="preserve">XML </w:t>
      </w:r>
      <w:r w:rsidR="00780BE4">
        <w:t>data</w:t>
      </w:r>
      <w:r w:rsidR="00601D91">
        <w:t xml:space="preserve"> is easier to use, supports validation against a schema, and may als</w:t>
      </w:r>
      <w:r w:rsidR="005A3729">
        <w:t>o include ot</w:t>
      </w:r>
      <w:r w:rsidR="006A5747">
        <w:t>her useful XML-specific functionalities</w:t>
      </w:r>
      <w:r w:rsidR="005A3729">
        <w:t>.</w:t>
      </w:r>
    </w:p>
    <w:p w14:paraId="39C0E610" w14:textId="77777777" w:rsidR="00C860A5" w:rsidRDefault="00A71FA3" w:rsidP="00C5532A">
      <w:r>
        <w:t xml:space="preserve">This guide assumes the reader </w:t>
      </w:r>
      <w:r w:rsidR="002C1394">
        <w:t xml:space="preserve">is </w:t>
      </w:r>
      <w:r>
        <w:t xml:space="preserve">already </w:t>
      </w:r>
      <w:r w:rsidR="002C1394">
        <w:t>familiar with</w:t>
      </w:r>
      <w:r w:rsidR="006A5747">
        <w:t xml:space="preserve"> the content of</w:t>
      </w:r>
      <w:r w:rsidR="00C5532A">
        <w:t xml:space="preserve"> </w:t>
      </w:r>
      <w:r w:rsidR="00C860A5">
        <w:t>the following documents:</w:t>
      </w:r>
    </w:p>
    <w:p w14:paraId="5D5846CE" w14:textId="1EA12687" w:rsidR="00C860A5" w:rsidRDefault="00C860A5" w:rsidP="00C860A5">
      <w:pPr>
        <w:pStyle w:val="ListParagraph"/>
        <w:numPr>
          <w:ilvl w:val="0"/>
          <w:numId w:val="13"/>
        </w:numPr>
      </w:pPr>
      <w:r>
        <w:t xml:space="preserve">The </w:t>
      </w:r>
      <w:r w:rsidRPr="008D2001">
        <w:rPr>
          <w:i/>
        </w:rPr>
        <w:t>Framework for Improving Critical Infrastructure Cybersecurity</w:t>
      </w:r>
      <w:r>
        <w:t xml:space="preserve"> </w:t>
      </w:r>
      <w:r>
        <w:fldChar w:fldCharType="begin"/>
      </w:r>
      <w:r>
        <w:instrText xml:space="preserve"> ADDIN ZOTERO_ITEM CSL_CITATION {"citationID":"15ek0n7i2m","properties":{"formattedCitation":"[1]","plainCitation":"[1]"},"citationItems":[{"id":274,"uris":["http://zotero.org/users/118749/items/NW5WXVHC"],"uri":["http://zotero.org/users/118749/items/NW5WXVHC"],"itemData":{"id":274,"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fldChar w:fldCharType="separate"/>
      </w:r>
      <w:r w:rsidRPr="008D2001">
        <w:t>[1]</w:t>
      </w:r>
      <w:r>
        <w:fldChar w:fldCharType="end"/>
      </w:r>
      <w:r>
        <w:t>.</w:t>
      </w:r>
    </w:p>
    <w:p w14:paraId="0CA0D863" w14:textId="77777777" w:rsidR="00C860A5" w:rsidRDefault="00C5532A" w:rsidP="00C860A5">
      <w:pPr>
        <w:pStyle w:val="ListParagraph"/>
        <w:numPr>
          <w:ilvl w:val="0"/>
          <w:numId w:val="13"/>
        </w:numPr>
      </w:pPr>
      <w:r>
        <w:t xml:space="preserve">NIST SP 800-53 Revision 4, </w:t>
      </w:r>
      <w:r w:rsidRPr="00C860A5">
        <w:rPr>
          <w:i/>
        </w:rPr>
        <w:t>Security and Privacy Controls for Federal Information Systems and Organizations</w:t>
      </w:r>
      <w:r w:rsidR="008D2001" w:rsidRPr="00C860A5">
        <w:rPr>
          <w:i/>
        </w:rPr>
        <w:t xml:space="preserve"> </w:t>
      </w:r>
      <w:r w:rsidR="008D2001" w:rsidRPr="00C860A5">
        <w:rPr>
          <w:i/>
        </w:rPr>
        <w:fldChar w:fldCharType="begin"/>
      </w:r>
      <w:r w:rsidR="008D2001" w:rsidRPr="00C860A5">
        <w:rPr>
          <w:i/>
        </w:rPr>
        <w:instrText xml:space="preserve"> ADDIN ZOTERO_ITEM CSL_CITATION {"citationID":"1p6buo384g","properties":{"formattedCitation":"[2]","plainCitation":"[2]"},"citationItems":[{"id":294,"uris":["http://zotero.org/users/118749/items/MJS9KH98"],"uri":["http://zotero.org/users/118749/items/MJS9KH98"],"itemData":{"id":294,"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8D2001" w:rsidRPr="00C860A5">
        <w:rPr>
          <w:i/>
        </w:rPr>
        <w:fldChar w:fldCharType="separate"/>
      </w:r>
      <w:r w:rsidR="008D2001" w:rsidRPr="008D2001">
        <w:t>[2]</w:t>
      </w:r>
      <w:r w:rsidR="008D2001" w:rsidRPr="00C860A5">
        <w:rPr>
          <w:i/>
        </w:rPr>
        <w:fldChar w:fldCharType="end"/>
      </w:r>
      <w:r w:rsidRPr="004E68C3">
        <w:t xml:space="preserve">. </w:t>
      </w:r>
    </w:p>
    <w:p w14:paraId="7D76865F" w14:textId="759EC172" w:rsidR="004E68C3" w:rsidRDefault="00C860A5" w:rsidP="00C860A5">
      <w:r>
        <w:t>Both of these documents, as well as</w:t>
      </w:r>
      <w:r w:rsidR="00C5532A">
        <w:t xml:space="preserve"> other information security standards, guidelines, and resources are available </w:t>
      </w:r>
      <w:r w:rsidR="00A71FA3">
        <w:t>free of charge</w:t>
      </w:r>
      <w:r w:rsidR="00C5532A">
        <w:t xml:space="preserve"> from NIST’s Computer Security Resource Center (</w:t>
      </w:r>
      <w:hyperlink r:id="rId11" w:history="1">
        <w:r w:rsidR="00C5532A" w:rsidRPr="000F02FD">
          <w:rPr>
            <w:rStyle w:val="Hyperlink"/>
          </w:rPr>
          <w:t>http://csrc.nist.gov</w:t>
        </w:r>
      </w:hyperlink>
      <w:r w:rsidR="00C5532A">
        <w:t>).</w:t>
      </w:r>
      <w:r w:rsidR="008D2001">
        <w:t xml:space="preserve"> </w:t>
      </w:r>
    </w:p>
    <w:p w14:paraId="746C9743" w14:textId="758434E9" w:rsidR="00B218FE" w:rsidRDefault="007E6684" w:rsidP="0054108D">
      <w:r>
        <w:t xml:space="preserve">Users may run </w:t>
      </w:r>
      <w:r w:rsidR="00D21D04">
        <w:t xml:space="preserve">Baseline Tailor online at </w:t>
      </w:r>
      <w:hyperlink r:id="rId12" w:history="1">
        <w:r w:rsidR="00D21D04" w:rsidRPr="009E5353">
          <w:rPr>
            <w:rStyle w:val="Hyperlink"/>
          </w:rPr>
          <w:t>https://pages.nist.gov/sctools/bt.xml</w:t>
        </w:r>
      </w:hyperlink>
      <w:r w:rsidR="00D21D04">
        <w:t xml:space="preserve">. </w:t>
      </w:r>
      <w:r w:rsidR="00C5532A">
        <w:t>Base</w:t>
      </w:r>
      <w:r w:rsidR="00B218FE">
        <w:t xml:space="preserve">line Tailor is </w:t>
      </w:r>
      <w:r w:rsidR="00D21D04">
        <w:t xml:space="preserve">also </w:t>
      </w:r>
      <w:r>
        <w:t>available</w:t>
      </w:r>
      <w:r w:rsidR="00B218FE">
        <w:t xml:space="preserve"> as a zip file, downloadable </w:t>
      </w:r>
      <w:r w:rsidR="00103F68">
        <w:t xml:space="preserve">from </w:t>
      </w:r>
      <w:hyperlink r:id="rId13" w:history="1">
        <w:r w:rsidR="00103F68" w:rsidRPr="009C63DF">
          <w:rPr>
            <w:rStyle w:val="Hyperlink"/>
          </w:rPr>
          <w:t>https://pages.nist.gov/sctools</w:t>
        </w:r>
      </w:hyperlink>
      <w:r w:rsidR="00103F68">
        <w:t>,</w:t>
      </w:r>
      <w:r>
        <w:t xml:space="preserve"> which users may install on an HTTP server or locally on their hard drive</w:t>
      </w:r>
      <w:r w:rsidR="00B218FE">
        <w:t xml:space="preserve">. To install, unzip the zip file. </w:t>
      </w:r>
      <w:r w:rsidR="000B2398">
        <w:t>To run Baseline Tailor, open</w:t>
      </w:r>
      <w:r w:rsidR="006A6AAA">
        <w:t xml:space="preserve"> the file </w:t>
      </w:r>
      <w:r w:rsidR="006A6AAA" w:rsidRPr="006A6AAA">
        <w:rPr>
          <w:rStyle w:val="CodeChar"/>
          <w:sz w:val="22"/>
          <w:szCs w:val="22"/>
        </w:rPr>
        <w:t>bt.xml</w:t>
      </w:r>
      <w:r w:rsidR="006A6AAA" w:rsidRPr="006A6AAA">
        <w:t xml:space="preserve"> in a</w:t>
      </w:r>
      <w:r w:rsidR="00C419B4">
        <w:t>n Internet</w:t>
      </w:r>
      <w:r w:rsidR="006A6AAA" w:rsidRPr="006A6AAA">
        <w:t xml:space="preserve"> browser.</w:t>
      </w:r>
    </w:p>
    <w:p w14:paraId="5404836A" w14:textId="38B59249" w:rsidR="0033218E" w:rsidRDefault="0033218E" w:rsidP="0054108D">
      <w:r>
        <w:t xml:space="preserve">Users installing Baseline Tailor on their own HTTP server should make sure the server is configured to send files with </w:t>
      </w:r>
      <w:r w:rsidRPr="0033218E">
        <w:rPr>
          <w:rStyle w:val="CodeChar"/>
        </w:rPr>
        <w:t>.xml</w:t>
      </w:r>
      <w:r>
        <w:t xml:space="preserve"> and </w:t>
      </w:r>
      <w:r w:rsidRPr="0033218E">
        <w:rPr>
          <w:rStyle w:val="CodeChar"/>
        </w:rPr>
        <w:t>.xsl</w:t>
      </w:r>
      <w:r>
        <w:t xml:space="preserve"> suffixes as content type </w:t>
      </w:r>
      <w:r w:rsidRPr="0033218E">
        <w:rPr>
          <w:rStyle w:val="CodeChar"/>
        </w:rPr>
        <w:t>application/xml</w:t>
      </w:r>
      <w:r>
        <w:t>.</w:t>
      </w:r>
    </w:p>
    <w:p w14:paraId="04F3E9BE" w14:textId="2DCF9C3F" w:rsidR="00C5532A" w:rsidRDefault="005A4F24" w:rsidP="0054108D">
      <w:r>
        <w:t xml:space="preserve">Users running Baseline Tailor from a local non-HTTP installation </w:t>
      </w:r>
      <w:r w:rsidR="0098171A">
        <w:t xml:space="preserve">should </w:t>
      </w:r>
      <w:r>
        <w:t xml:space="preserve">follow instructions specific to their browser, if applicable, </w:t>
      </w:r>
      <w:r w:rsidR="00C419B4">
        <w:t>for allowing</w:t>
      </w:r>
      <w:r w:rsidR="00C5532A">
        <w:t xml:space="preserve"> read access to </w:t>
      </w:r>
      <w:r>
        <w:t xml:space="preserve">files from the Baseline Tailor installation. For example, </w:t>
      </w:r>
      <w:r w:rsidR="0098171A">
        <w:t xml:space="preserve">Chrome users </w:t>
      </w:r>
      <w:r w:rsidR="00C419B4">
        <w:t xml:space="preserve">running Baseline Tailor from a local non-HTTP installation </w:t>
      </w:r>
      <w:r w:rsidR="0098171A">
        <w:t xml:space="preserve">should </w:t>
      </w:r>
      <w:r w:rsidR="00C419B4">
        <w:t>start up</w:t>
      </w:r>
      <w:r w:rsidR="0098171A">
        <w:t xml:space="preserve"> Chrome </w:t>
      </w:r>
      <w:r w:rsidR="00C419B4">
        <w:t>with</w:t>
      </w:r>
      <w:r w:rsidR="0098171A">
        <w:t xml:space="preserve"> the </w:t>
      </w:r>
      <w:r w:rsidR="0098171A" w:rsidRPr="0098171A">
        <w:rPr>
          <w:rStyle w:val="CodeChar"/>
          <w:sz w:val="22"/>
          <w:szCs w:val="22"/>
        </w:rPr>
        <w:t>--allow-file-access-from-files</w:t>
      </w:r>
      <w:r w:rsidR="0098171A">
        <w:t xml:space="preserve"> option.</w:t>
      </w:r>
      <w:r w:rsidR="00375A62">
        <w:t xml:space="preserve"> Baseline Tailor runs locally in Firefox without any specialized browser configuration or startup options.</w:t>
      </w:r>
    </w:p>
    <w:p w14:paraId="1C5AD001" w14:textId="4533AF3E" w:rsidR="002068F0" w:rsidRDefault="002068F0" w:rsidP="0054108D">
      <w:r>
        <w:t xml:space="preserve">Baseline Tailor does not require a connection to the Internet to run. However, </w:t>
      </w:r>
      <w:r w:rsidR="00551D87">
        <w:t xml:space="preserve">the </w:t>
      </w:r>
      <w:r>
        <w:t xml:space="preserve">NIST SP 800-53 database search </w:t>
      </w:r>
      <w:r w:rsidR="00551D87">
        <w:t xml:space="preserve">function </w:t>
      </w:r>
      <w:r>
        <w:t>is unavailable without Internet access. As a workar</w:t>
      </w:r>
      <w:r w:rsidR="00CA4DEF">
        <w:t>ound, user</w:t>
      </w:r>
      <w:r w:rsidR="00F151DF">
        <w:t>s</w:t>
      </w:r>
      <w:r w:rsidR="00CA4DEF">
        <w:t xml:space="preserve"> can instead refer to the security control catalog in Appendix F of the NIST SP 800-53 document.</w:t>
      </w:r>
    </w:p>
    <w:p w14:paraId="1B95DAB2" w14:textId="6BEEB7FE" w:rsidR="002F4BD7" w:rsidRDefault="002F4BD7" w:rsidP="0054108D">
      <w:r>
        <w:lastRenderedPageBreak/>
        <w:t xml:space="preserve">The source code for Baseline Tailor is publicly available at </w:t>
      </w:r>
      <w:hyperlink r:id="rId14" w:history="1">
        <w:r w:rsidRPr="00442F5C">
          <w:rPr>
            <w:rStyle w:val="Hyperlink"/>
          </w:rPr>
          <w:t>https://github.com/usnistgov/sctools</w:t>
        </w:r>
      </w:hyperlink>
      <w:r>
        <w:t>.</w:t>
      </w:r>
    </w:p>
    <w:p w14:paraId="62EA6FC2" w14:textId="77777777" w:rsidR="008C33D6" w:rsidRDefault="008C33D6" w:rsidP="000A0837">
      <w:pPr>
        <w:pStyle w:val="Heading1"/>
      </w:pPr>
      <w:bookmarkStart w:id="2" w:name="_Ref427842523"/>
      <w:r>
        <w:t>User Interface</w:t>
      </w:r>
      <w:bookmarkEnd w:id="2"/>
    </w:p>
    <w:p w14:paraId="56CE448F" w14:textId="28613E93" w:rsidR="008C33D6" w:rsidRDefault="008D2001" w:rsidP="008C33D6">
      <w:r>
        <w:t xml:space="preserve">The Baseline Tailor user interface has </w:t>
      </w:r>
      <w:r w:rsidR="00E44891">
        <w:t>four</w:t>
      </w:r>
      <w:r>
        <w:t xml:space="preserve"> tabs:</w:t>
      </w:r>
    </w:p>
    <w:p w14:paraId="045635D1" w14:textId="77777777" w:rsidR="0086568B" w:rsidRDefault="0086568B" w:rsidP="0086568B">
      <w:pPr>
        <w:pStyle w:val="ListParagraph"/>
        <w:numPr>
          <w:ilvl w:val="0"/>
          <w:numId w:val="5"/>
        </w:numPr>
      </w:pPr>
      <w:r>
        <w:t>A Cyber Framework Browser tab for navigating the Framework Core.</w:t>
      </w:r>
    </w:p>
    <w:p w14:paraId="42290F0C" w14:textId="77777777" w:rsidR="008D2001" w:rsidRDefault="008D2001" w:rsidP="008D2001">
      <w:pPr>
        <w:pStyle w:val="ListParagraph"/>
        <w:numPr>
          <w:ilvl w:val="0"/>
          <w:numId w:val="5"/>
        </w:numPr>
      </w:pPr>
      <w:r>
        <w:t>A Security Control Editor tab for navigating the NIST SP 800-53 security control catalog and tailoring controls.</w:t>
      </w:r>
    </w:p>
    <w:p w14:paraId="33B147AC" w14:textId="200AD40A" w:rsidR="00C06D09" w:rsidRDefault="00C06D09" w:rsidP="008D2001">
      <w:pPr>
        <w:pStyle w:val="ListParagraph"/>
        <w:numPr>
          <w:ilvl w:val="0"/>
          <w:numId w:val="5"/>
        </w:numPr>
      </w:pPr>
      <w:r>
        <w:t>A Framework Profile tab showing the currently-selected subset of Framework Core outcomes.</w:t>
      </w:r>
    </w:p>
    <w:p w14:paraId="0C4CAE61" w14:textId="629E45D8" w:rsidR="00BC2E80" w:rsidRDefault="00BC2E80" w:rsidP="008D2001">
      <w:pPr>
        <w:pStyle w:val="ListParagraph"/>
        <w:numPr>
          <w:ilvl w:val="0"/>
          <w:numId w:val="5"/>
        </w:numPr>
      </w:pPr>
      <w:r>
        <w:t>A Cross References tab show</w:t>
      </w:r>
      <w:r w:rsidR="00E44891">
        <w:t>ing</w:t>
      </w:r>
      <w:r>
        <w:t xml:space="preserve"> all references from the Framework Core to the control currently selected in the Security Control Editor tab.</w:t>
      </w:r>
    </w:p>
    <w:p w14:paraId="74CA7AA7" w14:textId="00D94E60" w:rsidR="00B14FE8" w:rsidRDefault="00BC2E80" w:rsidP="00BC2E80">
      <w:r>
        <w:t>A user may switch from one tab to another at any given time by clicking on the desired tab.</w:t>
      </w:r>
    </w:p>
    <w:p w14:paraId="2BA077F7" w14:textId="56823AE3" w:rsidR="00EB5912" w:rsidRDefault="00EB5912" w:rsidP="00BC2E80">
      <w:r>
        <w:t xml:space="preserve">A </w:t>
      </w:r>
      <w:r w:rsidR="00157B83">
        <w:t xml:space="preserve">user </w:t>
      </w:r>
      <w:r>
        <w:t xml:space="preserve">may click the “Preferences” pushbutton above the tabs, shown in </w:t>
      </w:r>
      <w:r>
        <w:fldChar w:fldCharType="begin"/>
      </w:r>
      <w:r>
        <w:instrText xml:space="preserve"> REF _Ref443905127 \h </w:instrText>
      </w:r>
      <w:r>
        <w:fldChar w:fldCharType="separate"/>
      </w:r>
      <w:r w:rsidR="00BC4D48">
        <w:t xml:space="preserve">Figure </w:t>
      </w:r>
      <w:r w:rsidR="00BC4D48">
        <w:rPr>
          <w:noProof/>
        </w:rPr>
        <w:t>1</w:t>
      </w:r>
      <w:r>
        <w:fldChar w:fldCharType="end"/>
      </w:r>
      <w:r>
        <w:t xml:space="preserve">, to turn certain Baseline Tailor features on or off. </w:t>
      </w:r>
      <w:r w:rsidR="00077631">
        <w:t xml:space="preserve">Clicking the pushbutton causes the dialog shown in </w:t>
      </w:r>
      <w:r w:rsidR="00077631">
        <w:fldChar w:fldCharType="begin"/>
      </w:r>
      <w:r w:rsidR="00077631">
        <w:instrText xml:space="preserve"> REF _Ref443905425 \h </w:instrText>
      </w:r>
      <w:r w:rsidR="00077631">
        <w:fldChar w:fldCharType="separate"/>
      </w:r>
      <w:r w:rsidR="00BC4D48">
        <w:t xml:space="preserve">Figure </w:t>
      </w:r>
      <w:r w:rsidR="00BC4D48">
        <w:rPr>
          <w:noProof/>
        </w:rPr>
        <w:t>2</w:t>
      </w:r>
      <w:r w:rsidR="00077631">
        <w:fldChar w:fldCharType="end"/>
      </w:r>
      <w:r w:rsidR="00077631">
        <w:t xml:space="preserve"> to appear. </w:t>
      </w:r>
      <w:r w:rsidR="00157B83">
        <w:t xml:space="preserve">The “Security Control Editor tab” checkbox is selected by default. Unchecking this box hides the Security Control Editor tab, enabling a user not interested in tailoring security controls to reduce user interface clutter. The “NIST SP 800-82” checkbox, unchecked by default, turns on context-sensitive lookup of the NIST SP 800-82 Industrial Control Systems </w:t>
      </w:r>
      <w:r w:rsidR="00357C28">
        <w:t xml:space="preserve">(ICS) </w:t>
      </w:r>
      <w:r w:rsidR="00157B83">
        <w:t>overlay definitions. When done selecting preferences, the user clicks the “OK” pushbutton to hide the dialog.</w:t>
      </w:r>
    </w:p>
    <w:p w14:paraId="2BDBC711" w14:textId="77777777" w:rsidR="00803C73" w:rsidRDefault="00957B0C" w:rsidP="00803C73">
      <w:pPr>
        <w:keepNext/>
      </w:pPr>
      <w:r>
        <w:rPr>
          <w:noProof/>
        </w:rPr>
        <w:drawing>
          <wp:inline distT="0" distB="0" distL="0" distR="0" wp14:anchorId="596CF9A4" wp14:editId="31AA8CE6">
            <wp:extent cx="5486400" cy="621792"/>
            <wp:effectExtent l="0" t="0" r="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refs-button.png"/>
                    <pic:cNvPicPr/>
                  </pic:nvPicPr>
                  <pic:blipFill>
                    <a:blip r:embed="rId15">
                      <a:extLst>
                        <a:ext uri="{28A0092B-C50C-407E-A947-70E740481C1C}">
                          <a14:useLocalDpi xmlns:a14="http://schemas.microsoft.com/office/drawing/2010/main" val="0"/>
                        </a:ext>
                      </a:extLst>
                    </a:blip>
                    <a:stretch>
                      <a:fillRect/>
                    </a:stretch>
                  </pic:blipFill>
                  <pic:spPr>
                    <a:xfrm>
                      <a:off x="0" y="0"/>
                      <a:ext cx="5486400" cy="621792"/>
                    </a:xfrm>
                    <a:prstGeom prst="rect">
                      <a:avLst/>
                    </a:prstGeom>
                  </pic:spPr>
                </pic:pic>
              </a:graphicData>
            </a:graphic>
          </wp:inline>
        </w:drawing>
      </w:r>
    </w:p>
    <w:p w14:paraId="1807A468" w14:textId="0FE4F2B4" w:rsidR="00957B0C" w:rsidRDefault="00803C73" w:rsidP="00C04B34">
      <w:pPr>
        <w:pStyle w:val="Caption"/>
      </w:pPr>
      <w:bookmarkStart w:id="3" w:name="_Ref443905127"/>
      <w:r>
        <w:t xml:space="preserve">Figure </w:t>
      </w:r>
      <w:r w:rsidR="00FD36BE">
        <w:fldChar w:fldCharType="begin"/>
      </w:r>
      <w:r w:rsidR="00FD36BE">
        <w:instrText xml:space="preserve"> SEQ Figure \* ARABIC </w:instrText>
      </w:r>
      <w:r w:rsidR="00FD36BE">
        <w:fldChar w:fldCharType="separate"/>
      </w:r>
      <w:r w:rsidR="008A171A">
        <w:rPr>
          <w:noProof/>
        </w:rPr>
        <w:t>1</w:t>
      </w:r>
      <w:r w:rsidR="00FD36BE">
        <w:rPr>
          <w:noProof/>
        </w:rPr>
        <w:fldChar w:fldCharType="end"/>
      </w:r>
      <w:bookmarkEnd w:id="3"/>
      <w:r>
        <w:t>. Preferences pushbutton above user interface tabs.</w:t>
      </w:r>
    </w:p>
    <w:p w14:paraId="041C1DF5" w14:textId="77777777" w:rsidR="00803C73" w:rsidRDefault="00803C73" w:rsidP="00803C73">
      <w:pPr>
        <w:keepNext/>
      </w:pPr>
      <w:r>
        <w:rPr>
          <w:noProof/>
        </w:rPr>
        <w:drawing>
          <wp:inline distT="0" distB="0" distL="0" distR="0" wp14:anchorId="21BEF4FA" wp14:editId="29A92901">
            <wp:extent cx="5486400" cy="11887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refs-expanded.png"/>
                    <pic:cNvPicPr/>
                  </pic:nvPicPr>
                  <pic:blipFill>
                    <a:blip r:embed="rId16">
                      <a:extLst>
                        <a:ext uri="{28A0092B-C50C-407E-A947-70E740481C1C}">
                          <a14:useLocalDpi xmlns:a14="http://schemas.microsoft.com/office/drawing/2010/main" val="0"/>
                        </a:ext>
                      </a:extLst>
                    </a:blip>
                    <a:stretch>
                      <a:fillRect/>
                    </a:stretch>
                  </pic:blipFill>
                  <pic:spPr>
                    <a:xfrm>
                      <a:off x="0" y="0"/>
                      <a:ext cx="5486400" cy="1188720"/>
                    </a:xfrm>
                    <a:prstGeom prst="rect">
                      <a:avLst/>
                    </a:prstGeom>
                  </pic:spPr>
                </pic:pic>
              </a:graphicData>
            </a:graphic>
          </wp:inline>
        </w:drawing>
      </w:r>
    </w:p>
    <w:p w14:paraId="7DA5C821" w14:textId="4337E7E0" w:rsidR="00803C73" w:rsidRPr="00803C73" w:rsidRDefault="00803C73" w:rsidP="00C04B34">
      <w:pPr>
        <w:pStyle w:val="Caption"/>
      </w:pPr>
      <w:bookmarkStart w:id="4" w:name="_Ref443905425"/>
      <w:r>
        <w:t xml:space="preserve">Figure </w:t>
      </w:r>
      <w:r w:rsidR="00FD36BE">
        <w:fldChar w:fldCharType="begin"/>
      </w:r>
      <w:r w:rsidR="00FD36BE">
        <w:instrText xml:space="preserve"> SEQ Figure \* ARABIC </w:instrText>
      </w:r>
      <w:r w:rsidR="00FD36BE">
        <w:fldChar w:fldCharType="separate"/>
      </w:r>
      <w:r w:rsidR="008A171A">
        <w:rPr>
          <w:noProof/>
        </w:rPr>
        <w:t>2</w:t>
      </w:r>
      <w:r w:rsidR="00FD36BE">
        <w:rPr>
          <w:noProof/>
        </w:rPr>
        <w:fldChar w:fldCharType="end"/>
      </w:r>
      <w:bookmarkEnd w:id="4"/>
      <w:r w:rsidR="00C04B34">
        <w:rPr>
          <w:noProof/>
        </w:rPr>
        <w:t>. Preference</w:t>
      </w:r>
      <w:r w:rsidR="004C7588">
        <w:rPr>
          <w:noProof/>
        </w:rPr>
        <w:t>s</w:t>
      </w:r>
      <w:r w:rsidR="00C04B34">
        <w:rPr>
          <w:noProof/>
        </w:rPr>
        <w:t xml:space="preserve"> dialog.</w:t>
      </w:r>
    </w:p>
    <w:p w14:paraId="102BA508" w14:textId="08B8DFDD" w:rsidR="00D56BD1" w:rsidRPr="008C33D6" w:rsidRDefault="00D56BD1" w:rsidP="00BC2E80">
      <w:r>
        <w:t xml:space="preserve">The following subsections describe </w:t>
      </w:r>
      <w:r w:rsidR="00505E6E">
        <w:t>the four Baseline Tailor</w:t>
      </w:r>
      <w:r w:rsidR="00100664">
        <w:t xml:space="preserve"> </w:t>
      </w:r>
      <w:r w:rsidR="00505E6E">
        <w:t>user interface</w:t>
      </w:r>
      <w:r w:rsidR="00100664">
        <w:t xml:space="preserve"> tabs in detail, using as an example </w:t>
      </w:r>
      <w:r w:rsidR="009F7F8A">
        <w:t xml:space="preserve">the tailoring of </w:t>
      </w:r>
      <w:r w:rsidR="00100664">
        <w:t xml:space="preserve">security control IA-3 (Device Identification and Authentication) from the Identification and Authentication </w:t>
      </w:r>
      <w:r w:rsidR="00125665">
        <w:t xml:space="preserve">control </w:t>
      </w:r>
      <w:r w:rsidR="00100664">
        <w:t>family</w:t>
      </w:r>
      <w:r w:rsidR="00125665">
        <w:t xml:space="preserve">. </w:t>
      </w:r>
      <w:r w:rsidR="00C27BA9">
        <w:t xml:space="preserve">IA-3 pertains to identifying and authenticating devices prior to connecting to them. </w:t>
      </w:r>
      <w:r w:rsidR="00125665">
        <w:t>In the example, IA-3 is tailored</w:t>
      </w:r>
      <w:r w:rsidR="00100664">
        <w:t xml:space="preserve"> </w:t>
      </w:r>
      <w:r w:rsidR="00BA1D45">
        <w:t xml:space="preserve">for Industrial Control Systems </w:t>
      </w:r>
      <w:r w:rsidR="00C76B6E">
        <w:t>as specified in NIST SP 800-82.</w:t>
      </w:r>
      <w:r w:rsidR="004C7588">
        <w:t xml:space="preserve"> This example assumes that the user has selected both checkboxes in the preferences dialog.</w:t>
      </w:r>
    </w:p>
    <w:p w14:paraId="51CF12AF" w14:textId="3E3D94F9" w:rsidR="00C06D09" w:rsidRDefault="00C06D09" w:rsidP="00C06D09">
      <w:pPr>
        <w:pStyle w:val="Heading2"/>
      </w:pPr>
      <w:bookmarkStart w:id="5" w:name="_Ref444074399"/>
      <w:bookmarkStart w:id="6" w:name="_Ref428958089"/>
      <w:r w:rsidRPr="008C33D6">
        <w:lastRenderedPageBreak/>
        <w:t>Cybersecurity Framework Browser</w:t>
      </w:r>
      <w:bookmarkEnd w:id="5"/>
    </w:p>
    <w:p w14:paraId="5B88EA19" w14:textId="77A3BE69" w:rsidR="003905B2" w:rsidRDefault="003905B2" w:rsidP="003905B2">
      <w:r>
        <w:t>The Cybersecurity Framework Browser tab supports the following operations:</w:t>
      </w:r>
    </w:p>
    <w:p w14:paraId="5FCCAE44" w14:textId="1AE033AA" w:rsidR="003905B2" w:rsidRDefault="003905B2" w:rsidP="003905B2">
      <w:pPr>
        <w:pStyle w:val="ListParagraph"/>
        <w:numPr>
          <w:ilvl w:val="0"/>
          <w:numId w:val="14"/>
        </w:numPr>
      </w:pPr>
      <w:r>
        <w:t>Navigating the Framework Core.</w:t>
      </w:r>
    </w:p>
    <w:p w14:paraId="262ABE47" w14:textId="19BE1839" w:rsidR="003905B2" w:rsidRDefault="003905B2" w:rsidP="003905B2">
      <w:pPr>
        <w:pStyle w:val="ListParagraph"/>
        <w:numPr>
          <w:ilvl w:val="0"/>
          <w:numId w:val="14"/>
        </w:numPr>
      </w:pPr>
      <w:r>
        <w:t>Adding the subcategory being viewed to the Framework Profile.</w:t>
      </w:r>
    </w:p>
    <w:p w14:paraId="7F9B1642" w14:textId="1D799A46" w:rsidR="008D102D" w:rsidRDefault="003905B2" w:rsidP="008D102D">
      <w:pPr>
        <w:pStyle w:val="ListParagraph"/>
        <w:numPr>
          <w:ilvl w:val="0"/>
          <w:numId w:val="14"/>
        </w:numPr>
      </w:pPr>
      <w:r>
        <w:t>Removing a subcategory being viewed from the Framework Profile.</w:t>
      </w:r>
    </w:p>
    <w:p w14:paraId="391B569C" w14:textId="3E7A3708" w:rsidR="004F5712" w:rsidRDefault="004F5712" w:rsidP="003905B2">
      <w:r>
        <w:t>The Cyber Framework Browser tab includes the following user interface widgets:</w:t>
      </w:r>
    </w:p>
    <w:p w14:paraId="719E00B3" w14:textId="7BE1AC36" w:rsidR="004F5712" w:rsidRDefault="004F5712" w:rsidP="004F5712">
      <w:pPr>
        <w:pStyle w:val="ListParagraph"/>
        <w:numPr>
          <w:ilvl w:val="0"/>
          <w:numId w:val="15"/>
        </w:numPr>
      </w:pPr>
      <w:r>
        <w:t>A set of radio buttons for choosing which of the five Framework Core functions to browse.</w:t>
      </w:r>
    </w:p>
    <w:p w14:paraId="1B9893D2" w14:textId="0FA3C013" w:rsidR="004F5712" w:rsidRDefault="004F5712" w:rsidP="004F5712">
      <w:pPr>
        <w:pStyle w:val="ListParagraph"/>
        <w:numPr>
          <w:ilvl w:val="0"/>
          <w:numId w:val="15"/>
        </w:numPr>
      </w:pPr>
      <w:r>
        <w:t>A drop-down list of categories of outcomes associated with the selected function</w:t>
      </w:r>
      <w:r w:rsidR="008D102D">
        <w:t xml:space="preserve"> radio button</w:t>
      </w:r>
      <w:r>
        <w:t>.</w:t>
      </w:r>
    </w:p>
    <w:p w14:paraId="239F3B6D" w14:textId="40D2EFF5" w:rsidR="004F5712" w:rsidRDefault="004F5712" w:rsidP="004F5712">
      <w:pPr>
        <w:pStyle w:val="ListParagraph"/>
        <w:numPr>
          <w:ilvl w:val="0"/>
          <w:numId w:val="15"/>
        </w:numPr>
      </w:pPr>
      <w:r>
        <w:t>A drop-down list of subcategories representing specific outcomes associated with the currently selected category drop-down item.</w:t>
      </w:r>
    </w:p>
    <w:p w14:paraId="774C6D95" w14:textId="36E4C90E" w:rsidR="008D102D" w:rsidRDefault="008D102D" w:rsidP="004F5712">
      <w:pPr>
        <w:pStyle w:val="ListParagraph"/>
        <w:numPr>
          <w:ilvl w:val="0"/>
          <w:numId w:val="15"/>
        </w:numPr>
      </w:pPr>
      <w:r>
        <w:t xml:space="preserve">A </w:t>
      </w:r>
      <w:r w:rsidR="007E4DBC">
        <w:t>push</w:t>
      </w:r>
      <w:r>
        <w:t>button for adding the current subcategory selection to the Framework Profile or, if the subcategory selection is already in the Profile, removing the selected subcategory.</w:t>
      </w:r>
    </w:p>
    <w:p w14:paraId="0201F42F" w14:textId="244D39C3" w:rsidR="001D55E3" w:rsidRDefault="001D55E3" w:rsidP="004F5712">
      <w:pPr>
        <w:pStyle w:val="ListParagraph"/>
        <w:numPr>
          <w:ilvl w:val="0"/>
          <w:numId w:val="15"/>
        </w:numPr>
      </w:pPr>
      <w:r>
        <w:t>For each security control referenced by the currently selected subcategory:</w:t>
      </w:r>
    </w:p>
    <w:p w14:paraId="6ED01B37" w14:textId="77777777" w:rsidR="001D55E3" w:rsidRDefault="007E4DBC" w:rsidP="001D55E3">
      <w:pPr>
        <w:pStyle w:val="ListParagraph"/>
        <w:numPr>
          <w:ilvl w:val="1"/>
          <w:numId w:val="15"/>
        </w:numPr>
      </w:pPr>
      <w:r>
        <w:t>Pushb</w:t>
      </w:r>
      <w:r w:rsidR="008D102D">
        <w:t xml:space="preserve">uttons </w:t>
      </w:r>
      <w:r w:rsidR="001D55E3">
        <w:t xml:space="preserve">for NIST SP 800-53 database and NIST SP 800-82 ICS overlay </w:t>
      </w:r>
      <w:r w:rsidR="003C753B">
        <w:t xml:space="preserve">lookup of </w:t>
      </w:r>
      <w:r w:rsidR="001D55E3">
        <w:t xml:space="preserve">the referenced </w:t>
      </w:r>
      <w:r w:rsidR="003C753B">
        <w:t>security control.</w:t>
      </w:r>
    </w:p>
    <w:p w14:paraId="36AA16BC" w14:textId="77777777" w:rsidR="001D55E3" w:rsidRDefault="001D55E3" w:rsidP="001D55E3">
      <w:pPr>
        <w:pStyle w:val="ListParagraph"/>
        <w:numPr>
          <w:ilvl w:val="1"/>
          <w:numId w:val="15"/>
        </w:numPr>
      </w:pPr>
      <w:r>
        <w:t>A pushbutton for showing all Framework Core subcategories that also reference the security control.</w:t>
      </w:r>
    </w:p>
    <w:p w14:paraId="2194EEEA" w14:textId="3E820777" w:rsidR="003C753B" w:rsidRDefault="001D55E3" w:rsidP="001D55E3">
      <w:pPr>
        <w:pStyle w:val="ListParagraph"/>
        <w:numPr>
          <w:ilvl w:val="1"/>
          <w:numId w:val="15"/>
        </w:numPr>
      </w:pPr>
      <w:r>
        <w:t>A pushbutton</w:t>
      </w:r>
      <w:r w:rsidR="003C753B">
        <w:t xml:space="preserve"> for tailoring </w:t>
      </w:r>
      <w:r>
        <w:t xml:space="preserve">the </w:t>
      </w:r>
      <w:r w:rsidR="003C753B">
        <w:t>security control.</w:t>
      </w:r>
    </w:p>
    <w:p w14:paraId="316BD0E2" w14:textId="2E9EA608" w:rsidR="003905B2" w:rsidRDefault="003905B2" w:rsidP="007B4554">
      <w:r>
        <w:fldChar w:fldCharType="begin"/>
      </w:r>
      <w:r>
        <w:instrText xml:space="preserve"> REF _Ref436732840 \h </w:instrText>
      </w:r>
      <w:r>
        <w:fldChar w:fldCharType="separate"/>
      </w:r>
      <w:r w:rsidR="00BC4D48">
        <w:t xml:space="preserve">Figure </w:t>
      </w:r>
      <w:r w:rsidR="00BC4D48">
        <w:rPr>
          <w:noProof/>
        </w:rPr>
        <w:t>3</w:t>
      </w:r>
      <w:r>
        <w:fldChar w:fldCharType="end"/>
      </w:r>
      <w:r>
        <w:t xml:space="preserve"> shows the Cyber Framework Browser tab </w:t>
      </w:r>
      <w:r w:rsidR="004F5712">
        <w:t xml:space="preserve">after </w:t>
      </w:r>
      <w:r w:rsidR="00AA0F68">
        <w:t>a</w:t>
      </w:r>
      <w:r w:rsidR="004F5712">
        <w:t xml:space="preserve"> user </w:t>
      </w:r>
      <w:r w:rsidR="00F423A7">
        <w:t>s</w:t>
      </w:r>
      <w:r w:rsidR="00AA0F68">
        <w:t>elects</w:t>
      </w:r>
      <w:r w:rsidR="004F5712">
        <w:t xml:space="preserve"> the radio button for the PROTECT (PR) Framework Core function. </w:t>
      </w:r>
      <w:r w:rsidR="00AA0F68">
        <w:t xml:space="preserve">The “Category” drop-down list displays the category Access Control (PR.AC) – first in the list of categories associated with the PROTECT (PR) function. The user can select a different category by clicking on the drop-down arrow. The Framework Core description of </w:t>
      </w:r>
      <w:r w:rsidR="00082B9F">
        <w:t xml:space="preserve">the </w:t>
      </w:r>
      <w:r w:rsidR="00AA0F68">
        <w:t>selected category appears below the drop-down list widget. The “Subcategory” drop-down list displays the subcategory PR.AC-1 – first in the list of subcategories associated with category PR.AC</w:t>
      </w:r>
      <w:r w:rsidR="007B4554">
        <w:t>. The user can select a different subcategory by clicking on the drop-down arrow.</w:t>
      </w:r>
      <w:r w:rsidR="007B4554" w:rsidRPr="007B4554">
        <w:t xml:space="preserve"> </w:t>
      </w:r>
      <w:r w:rsidR="007B4554">
        <w:t>The Framework Core description of selected subcategory appears below the drop-down list widget.</w:t>
      </w:r>
    </w:p>
    <w:p w14:paraId="1E041719" w14:textId="15B21688" w:rsidR="00AE0005" w:rsidRPr="003905B2" w:rsidRDefault="00AE0005" w:rsidP="007B4554">
      <w:r>
        <w:t xml:space="preserve">Underneath the description of subcategory PR.AC-1 is an “Add to profile” </w:t>
      </w:r>
      <w:r w:rsidR="007E4DBC">
        <w:t>push</w:t>
      </w:r>
      <w:r>
        <w:t xml:space="preserve">button the user can click on to add PR.AC-1 to the current Framework Profile. If PR.AC-1 had already been added, the </w:t>
      </w:r>
      <w:r w:rsidR="00A22BF7">
        <w:t>push</w:t>
      </w:r>
      <w:r>
        <w:t xml:space="preserve">button would instead say “Remove from Profile,” and clicking would cause PR.AC-1 to be removed from the current Framework Profile. </w:t>
      </w:r>
      <w:r w:rsidR="00752B01">
        <w:t xml:space="preserve">The current Framework Profile may also be modified using the widgets in the Framework Profile tab, discussed in </w:t>
      </w:r>
      <w:r w:rsidR="00752B01">
        <w:fldChar w:fldCharType="begin"/>
      </w:r>
      <w:r w:rsidR="00752B01">
        <w:instrText xml:space="preserve"> REF _Ref436741750 \r \h </w:instrText>
      </w:r>
      <w:r w:rsidR="00752B01">
        <w:fldChar w:fldCharType="separate"/>
      </w:r>
      <w:r w:rsidR="00BC4D48">
        <w:t>4.4</w:t>
      </w:r>
      <w:r w:rsidR="00752B01">
        <w:fldChar w:fldCharType="end"/>
      </w:r>
      <w:r w:rsidR="00752B01">
        <w:t>.</w:t>
      </w:r>
    </w:p>
    <w:p w14:paraId="100CB16C" w14:textId="77777777" w:rsidR="00C06D09" w:rsidRDefault="00C06D09" w:rsidP="00C06D09">
      <w:pPr>
        <w:keepNext/>
      </w:pPr>
      <w:r>
        <w:rPr>
          <w:noProof/>
        </w:rPr>
        <w:lastRenderedPageBreak/>
        <w:drawing>
          <wp:inline distT="0" distB="0" distL="0" distR="0" wp14:anchorId="285CC4D0" wp14:editId="66FE242E">
            <wp:extent cx="5484301" cy="1792224"/>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re-PR.AC-1.png"/>
                    <pic:cNvPicPr/>
                  </pic:nvPicPr>
                  <pic:blipFill>
                    <a:blip r:embed="rId17">
                      <a:extLst>
                        <a:ext uri="{28A0092B-C50C-407E-A947-70E740481C1C}">
                          <a14:useLocalDpi xmlns:a14="http://schemas.microsoft.com/office/drawing/2010/main" val="0"/>
                        </a:ext>
                      </a:extLst>
                    </a:blip>
                    <a:stretch>
                      <a:fillRect/>
                    </a:stretch>
                  </pic:blipFill>
                  <pic:spPr>
                    <a:xfrm>
                      <a:off x="0" y="0"/>
                      <a:ext cx="5484301" cy="1792224"/>
                    </a:xfrm>
                    <a:prstGeom prst="rect">
                      <a:avLst/>
                    </a:prstGeom>
                  </pic:spPr>
                </pic:pic>
              </a:graphicData>
            </a:graphic>
          </wp:inline>
        </w:drawing>
      </w:r>
    </w:p>
    <w:p w14:paraId="51FF3AA6" w14:textId="3A6B4171" w:rsidR="00C06D09" w:rsidRDefault="00C06D09" w:rsidP="00C04B34">
      <w:pPr>
        <w:pStyle w:val="Caption"/>
      </w:pPr>
      <w:bookmarkStart w:id="7" w:name="_Ref436732840"/>
      <w:r>
        <w:t xml:space="preserve">Figure </w:t>
      </w:r>
      <w:r w:rsidR="00FD36BE">
        <w:fldChar w:fldCharType="begin"/>
      </w:r>
      <w:r w:rsidR="00FD36BE">
        <w:instrText xml:space="preserve"> SEQ Figure \* ARABIC </w:instrText>
      </w:r>
      <w:r w:rsidR="00FD36BE">
        <w:fldChar w:fldCharType="separate"/>
      </w:r>
      <w:r w:rsidR="008A171A">
        <w:rPr>
          <w:noProof/>
        </w:rPr>
        <w:t>3</w:t>
      </w:r>
      <w:r w:rsidR="00FD36BE">
        <w:rPr>
          <w:noProof/>
        </w:rPr>
        <w:fldChar w:fldCharType="end"/>
      </w:r>
      <w:bookmarkEnd w:id="7"/>
      <w:r>
        <w:t xml:space="preserve">. </w:t>
      </w:r>
      <w:r w:rsidR="00BA658F">
        <w:t xml:space="preserve">Cyber </w:t>
      </w:r>
      <w:r>
        <w:t xml:space="preserve">Framework </w:t>
      </w:r>
      <w:r w:rsidR="00BA658F">
        <w:t>Browser</w:t>
      </w:r>
      <w:r>
        <w:t xml:space="preserve"> </w:t>
      </w:r>
      <w:r w:rsidR="00BA658F">
        <w:t>tab</w:t>
      </w:r>
      <w:r>
        <w:t>.</w:t>
      </w:r>
    </w:p>
    <w:p w14:paraId="4779D7E8" w14:textId="54FE216B" w:rsidR="00C06D09" w:rsidRPr="00B14FE8" w:rsidRDefault="00591574" w:rsidP="00C06D09">
      <w:r>
        <w:t xml:space="preserve">The bottom portion of </w:t>
      </w:r>
      <w:r>
        <w:fldChar w:fldCharType="begin"/>
      </w:r>
      <w:r>
        <w:instrText xml:space="preserve"> REF _Ref436732840 \h </w:instrText>
      </w:r>
      <w:r>
        <w:fldChar w:fldCharType="separate"/>
      </w:r>
      <w:r w:rsidR="00BC4D48">
        <w:t xml:space="preserve">Figure </w:t>
      </w:r>
      <w:r w:rsidR="00BC4D48">
        <w:rPr>
          <w:noProof/>
        </w:rPr>
        <w:t>3</w:t>
      </w:r>
      <w:r>
        <w:fldChar w:fldCharType="end"/>
      </w:r>
      <w:r>
        <w:t xml:space="preserve"> contains </w:t>
      </w:r>
      <w:r w:rsidR="00A22BF7">
        <w:t>push</w:t>
      </w:r>
      <w:r>
        <w:t xml:space="preserve">buttons corresponding to NIST SP 800-53 security controls referenced by the subcategory PR.AC-1. These security controls include all controls belonging to the Identification and Authorization (IA) family, and security control AC-2 (Account Management) from the Access Control family. The user may click on the “IA family” or AC-2 </w:t>
      </w:r>
      <w:r w:rsidR="00A22BF7">
        <w:t>pushbutton</w:t>
      </w:r>
      <w:r>
        <w:t>s to search the NIST SP 800-53 online database</w:t>
      </w:r>
      <w:r w:rsidR="000B2C3F">
        <w:t xml:space="preserve"> in a new Internet browser tab</w:t>
      </w:r>
      <w:r w:rsidR="000B2C3F">
        <w:rPr>
          <w:rStyle w:val="FootnoteReference"/>
        </w:rPr>
        <w:footnoteReference w:id="1"/>
      </w:r>
      <w:r>
        <w:t xml:space="preserve">. </w:t>
      </w:r>
      <w:r w:rsidR="006F0DF4">
        <w:t>Clicking the pushbutton with the factory image produces a new Internet browser tab with the ICS overlay definition for AC-2</w:t>
      </w:r>
      <w:r w:rsidR="00A30C86">
        <w:rPr>
          <w:rStyle w:val="FootnoteReference"/>
        </w:rPr>
        <w:footnoteReference w:id="2"/>
      </w:r>
      <w:r w:rsidR="006F0DF4">
        <w:t xml:space="preserve">. </w:t>
      </w:r>
      <w:r w:rsidR="00270F31">
        <w:t>The user may view all the other Framework Core subcategories that reference AC-2 by clicking the pushbutton with the link image. Doing so causes the user interface to switch to the Cross References tab</w:t>
      </w:r>
      <w:r w:rsidR="000A18EC">
        <w:t xml:space="preserve"> (described in </w:t>
      </w:r>
      <w:r w:rsidR="000A18EC">
        <w:fldChar w:fldCharType="begin"/>
      </w:r>
      <w:r w:rsidR="000A18EC">
        <w:instrText xml:space="preserve"> REF _Ref444011456 \r \h </w:instrText>
      </w:r>
      <w:r w:rsidR="000A18EC">
        <w:fldChar w:fldCharType="separate"/>
      </w:r>
      <w:r w:rsidR="00BC4D48">
        <w:t>4.3</w:t>
      </w:r>
      <w:r w:rsidR="000A18EC">
        <w:fldChar w:fldCharType="end"/>
      </w:r>
      <w:r w:rsidR="000A18EC">
        <w:t>)</w:t>
      </w:r>
      <w:r w:rsidR="00270F31">
        <w:t xml:space="preserve">. </w:t>
      </w:r>
      <w:r w:rsidR="00AE0005">
        <w:t>The user may tailor security control AC-2 by c</w:t>
      </w:r>
      <w:r>
        <w:t xml:space="preserve">licking on the </w:t>
      </w:r>
      <w:r w:rsidR="00A22BF7">
        <w:t>pushbutton</w:t>
      </w:r>
      <w:r>
        <w:t xml:space="preserve"> </w:t>
      </w:r>
      <w:r w:rsidR="00AE0005">
        <w:t>with the needle-and-thread image</w:t>
      </w:r>
      <w:r w:rsidR="00A30C86">
        <w:rPr>
          <w:rStyle w:val="FootnoteReference"/>
        </w:rPr>
        <w:footnoteReference w:id="3"/>
      </w:r>
      <w:r w:rsidR="00AE0005">
        <w:t xml:space="preserve">. Doing so causes the user interface to switch to the Security Control Editor tab (described in </w:t>
      </w:r>
      <w:r w:rsidR="00AE0005">
        <w:fldChar w:fldCharType="begin"/>
      </w:r>
      <w:r w:rsidR="00AE0005">
        <w:instrText xml:space="preserve"> REF _Ref436741328 \r \h </w:instrText>
      </w:r>
      <w:r w:rsidR="00AE0005">
        <w:fldChar w:fldCharType="separate"/>
      </w:r>
      <w:r w:rsidR="00BC4D48">
        <w:t>4.2</w:t>
      </w:r>
      <w:r w:rsidR="00AE0005">
        <w:fldChar w:fldCharType="end"/>
      </w:r>
      <w:r w:rsidR="00AE0005">
        <w:t>).</w:t>
      </w:r>
    </w:p>
    <w:p w14:paraId="16D05A72" w14:textId="77777777" w:rsidR="00714BA1" w:rsidRDefault="00714BA1" w:rsidP="000A0837">
      <w:pPr>
        <w:pStyle w:val="Heading2"/>
      </w:pPr>
      <w:bookmarkStart w:id="8" w:name="_Ref436741328"/>
      <w:r w:rsidRPr="000A0837">
        <w:t>Security Control Editor</w:t>
      </w:r>
      <w:bookmarkEnd w:id="6"/>
      <w:bookmarkEnd w:id="8"/>
    </w:p>
    <w:p w14:paraId="185B0520" w14:textId="561982F8" w:rsidR="0039448C" w:rsidRDefault="0039448C" w:rsidP="0039448C">
      <w:pPr>
        <w:spacing w:after="0" w:line="240" w:lineRule="auto"/>
        <w:rPr>
          <w:rFonts w:eastAsia="Times New Roman"/>
        </w:rPr>
      </w:pPr>
      <w:r>
        <w:t>The Security Control Editor tab</w:t>
      </w:r>
      <w:r w:rsidR="00F40876">
        <w:t>, the most complex of Baseline Tailor’s user interface tabs,</w:t>
      </w:r>
      <w:r w:rsidRPr="0039448C">
        <w:rPr>
          <w:rFonts w:eastAsia="Times New Roman"/>
        </w:rPr>
        <w:t xml:space="preserve"> </w:t>
      </w:r>
      <w:r>
        <w:rPr>
          <w:rFonts w:eastAsia="Times New Roman"/>
        </w:rPr>
        <w:t>supports</w:t>
      </w:r>
      <w:r w:rsidRPr="0039448C">
        <w:rPr>
          <w:rFonts w:eastAsia="Times New Roman"/>
        </w:rPr>
        <w:t xml:space="preserve"> the following operations in accordance with NIST SP 800-53 tailoring guidelines: </w:t>
      </w:r>
    </w:p>
    <w:p w14:paraId="06E4400B" w14:textId="7029F597" w:rsidR="00A9220F" w:rsidRDefault="00A9220F" w:rsidP="0039448C">
      <w:pPr>
        <w:pStyle w:val="ListParagraph"/>
        <w:numPr>
          <w:ilvl w:val="0"/>
          <w:numId w:val="6"/>
        </w:numPr>
      </w:pPr>
      <w:r>
        <w:t>Navigating the NIST SP 800-53 security control catalog</w:t>
      </w:r>
      <w:r w:rsidR="001E5E17">
        <w:t xml:space="preserve"> and NIST SP 800-82 overlay</w:t>
      </w:r>
      <w:r>
        <w:t>.</w:t>
      </w:r>
    </w:p>
    <w:p w14:paraId="5A8F7F21" w14:textId="774400EB" w:rsidR="0039448C" w:rsidRDefault="0039448C" w:rsidP="0039448C">
      <w:pPr>
        <w:pStyle w:val="ListParagraph"/>
        <w:numPr>
          <w:ilvl w:val="0"/>
          <w:numId w:val="6"/>
        </w:numPr>
      </w:pPr>
      <w:r w:rsidRPr="0039448C">
        <w:t xml:space="preserve">Adding or removing controls or control enhancements </w:t>
      </w:r>
      <w:r w:rsidR="00C32CFD">
        <w:t>to/from</w:t>
      </w:r>
      <w:r w:rsidRPr="0039448C">
        <w:t xml:space="preserve"> a baseline</w:t>
      </w:r>
      <w:r w:rsidR="00C32CFD">
        <w:t>, and documenting the rationale for doing so as</w:t>
      </w:r>
      <w:r w:rsidRPr="0039448C">
        <w:t xml:space="preserve"> SP 800-53 requires.</w:t>
      </w:r>
    </w:p>
    <w:p w14:paraId="4E0D0229" w14:textId="6813FA12" w:rsidR="0039448C" w:rsidRPr="0039448C" w:rsidRDefault="0039448C" w:rsidP="0039448C">
      <w:pPr>
        <w:pStyle w:val="ListParagraph"/>
        <w:numPr>
          <w:ilvl w:val="0"/>
          <w:numId w:val="6"/>
        </w:numPr>
      </w:pPr>
      <w:r w:rsidRPr="0039448C">
        <w:t xml:space="preserve">Adding additional </w:t>
      </w:r>
      <w:r w:rsidR="00C32CFD">
        <w:t xml:space="preserve">supplemental </w:t>
      </w:r>
      <w:r w:rsidRPr="0039448C">
        <w:t>guidance to a control or control enhancement.</w:t>
      </w:r>
    </w:p>
    <w:p w14:paraId="7BA6B8A8" w14:textId="79C1CBE7" w:rsidR="0039448C" w:rsidRPr="0039448C" w:rsidRDefault="005A42BB" w:rsidP="0039448C">
      <w:r>
        <w:fldChar w:fldCharType="begin"/>
      </w:r>
      <w:r>
        <w:instrText xml:space="preserve"> REF _Ref427937499 \h </w:instrText>
      </w:r>
      <w:r>
        <w:fldChar w:fldCharType="separate"/>
      </w:r>
      <w:r w:rsidR="00BC4D48" w:rsidRPr="00C04B34">
        <w:t xml:space="preserve">Figure </w:t>
      </w:r>
      <w:r w:rsidR="00BC4D48">
        <w:rPr>
          <w:noProof/>
        </w:rPr>
        <w:t>4</w:t>
      </w:r>
      <w:r>
        <w:fldChar w:fldCharType="end"/>
      </w:r>
      <w:r>
        <w:t xml:space="preserve"> shows the upper portion of the Security Control Editor tab </w:t>
      </w:r>
      <w:r w:rsidR="00100664">
        <w:t xml:space="preserve">after the user has selected security control IA-3, but </w:t>
      </w:r>
      <w:r>
        <w:t xml:space="preserve">before </w:t>
      </w:r>
      <w:r w:rsidR="00F40876">
        <w:t>initia</w:t>
      </w:r>
      <w:r w:rsidR="008736C0">
        <w:t>ting</w:t>
      </w:r>
      <w:r w:rsidR="00F40876">
        <w:t xml:space="preserve"> </w:t>
      </w:r>
      <w:r>
        <w:t xml:space="preserve">any tailoring. The two drop-down lists in the upper right hand corner are for choosing an individual control from a control family. The checkboxes and </w:t>
      </w:r>
      <w:r w:rsidR="00A22BF7">
        <w:t>pushbutton</w:t>
      </w:r>
      <w:r>
        <w:t xml:space="preserve">s to the left are for restricting the choices in the control </w:t>
      </w:r>
      <w:r w:rsidR="00C32CFD">
        <w:t>drop-</w:t>
      </w:r>
      <w:r>
        <w:t xml:space="preserve">down </w:t>
      </w:r>
      <w:r w:rsidR="00C32CFD">
        <w:t xml:space="preserve">list </w:t>
      </w:r>
      <w:r>
        <w:t>based on the NIST SP 800-53 baseline impact and/or priority.</w:t>
      </w:r>
      <w:r w:rsidR="00C32CFD">
        <w:t xml:space="preserve"> </w:t>
      </w:r>
      <w:r w:rsidR="0027254A">
        <w:t xml:space="preserve">Checking the upper right checkbox restricts the control drop-down choices to those controls referenced by a subcategory in the current Framework Profile, shown in the Framework Profile tab </w:t>
      </w:r>
      <w:r w:rsidR="008829AC">
        <w:t>(</w:t>
      </w:r>
      <w:r w:rsidR="0027254A">
        <w:t xml:space="preserve">discussed in </w:t>
      </w:r>
      <w:r w:rsidR="0027254A">
        <w:fldChar w:fldCharType="begin"/>
      </w:r>
      <w:r w:rsidR="0027254A">
        <w:instrText xml:space="preserve"> REF _Ref436741750 \r \h </w:instrText>
      </w:r>
      <w:r w:rsidR="0027254A">
        <w:fldChar w:fldCharType="separate"/>
      </w:r>
      <w:r w:rsidR="00BC4D48">
        <w:t>4.4</w:t>
      </w:r>
      <w:r w:rsidR="0027254A">
        <w:fldChar w:fldCharType="end"/>
      </w:r>
      <w:r w:rsidR="008829AC">
        <w:t>)</w:t>
      </w:r>
      <w:r w:rsidR="0027254A">
        <w:t xml:space="preserve">. </w:t>
      </w:r>
      <w:r w:rsidR="00C32CFD">
        <w:t>By default, the control drop-down list contains all controls assigned to a NIST SP 800-53 baseline.</w:t>
      </w:r>
      <w:r w:rsidR="00836103">
        <w:t xml:space="preserve"> Clicking on </w:t>
      </w:r>
      <w:r w:rsidR="00836103">
        <w:lastRenderedPageBreak/>
        <w:t xml:space="preserve">the “Framework Core subcategories referencing IA-3” </w:t>
      </w:r>
      <w:r w:rsidR="00A22BF7">
        <w:t>pushbutton</w:t>
      </w:r>
      <w:r w:rsidR="00836103">
        <w:t xml:space="preserve"> underneath the control drop-down list chang</w:t>
      </w:r>
      <w:r w:rsidR="00AC2358">
        <w:t>es</w:t>
      </w:r>
      <w:r w:rsidR="00836103">
        <w:t xml:space="preserve"> the focus to the Cross References tab (described in </w:t>
      </w:r>
      <w:r w:rsidR="00836103">
        <w:fldChar w:fldCharType="begin"/>
      </w:r>
      <w:r w:rsidR="00836103">
        <w:instrText xml:space="preserve"> REF _Ref431562777 \r \h </w:instrText>
      </w:r>
      <w:r w:rsidR="00836103">
        <w:fldChar w:fldCharType="separate"/>
      </w:r>
      <w:r w:rsidR="00BC4D48">
        <w:t>4.4</w:t>
      </w:r>
      <w:r w:rsidR="00836103">
        <w:fldChar w:fldCharType="end"/>
      </w:r>
      <w:r w:rsidR="00836103">
        <w:t>).</w:t>
      </w:r>
    </w:p>
    <w:p w14:paraId="462EA6AB" w14:textId="77777777" w:rsidR="007913B7" w:rsidRDefault="007913B7" w:rsidP="00E94D9C">
      <w:r>
        <w:rPr>
          <w:noProof/>
        </w:rPr>
        <w:drawing>
          <wp:inline distT="0" distB="0" distL="0" distR="0" wp14:anchorId="37549A34" wp14:editId="50481867">
            <wp:extent cx="5484010" cy="2587752"/>
            <wp:effectExtent l="0" t="0" r="254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ditor-IA-3.png"/>
                    <pic:cNvPicPr/>
                  </pic:nvPicPr>
                  <pic:blipFill>
                    <a:blip r:embed="rId18">
                      <a:extLst>
                        <a:ext uri="{28A0092B-C50C-407E-A947-70E740481C1C}">
                          <a14:useLocalDpi xmlns:a14="http://schemas.microsoft.com/office/drawing/2010/main" val="0"/>
                        </a:ext>
                      </a:extLst>
                    </a:blip>
                    <a:stretch>
                      <a:fillRect/>
                    </a:stretch>
                  </pic:blipFill>
                  <pic:spPr>
                    <a:xfrm>
                      <a:off x="0" y="0"/>
                      <a:ext cx="5484010" cy="2587752"/>
                    </a:xfrm>
                    <a:prstGeom prst="rect">
                      <a:avLst/>
                    </a:prstGeom>
                  </pic:spPr>
                </pic:pic>
              </a:graphicData>
            </a:graphic>
          </wp:inline>
        </w:drawing>
      </w:r>
    </w:p>
    <w:p w14:paraId="06BCC438" w14:textId="2630CE75" w:rsidR="007913B7" w:rsidRPr="00C04B34" w:rsidRDefault="007913B7" w:rsidP="00C04B34">
      <w:pPr>
        <w:pStyle w:val="Caption"/>
      </w:pPr>
      <w:bookmarkStart w:id="9" w:name="_Ref427937499"/>
      <w:r w:rsidRPr="00C04B34">
        <w:t xml:space="preserve">Figure </w:t>
      </w:r>
      <w:r w:rsidR="00FD36BE">
        <w:fldChar w:fldCharType="begin"/>
      </w:r>
      <w:r w:rsidR="00FD36BE">
        <w:instrText xml:space="preserve"> SEQ Figure \* ARABIC </w:instrText>
      </w:r>
      <w:r w:rsidR="00FD36BE">
        <w:fldChar w:fldCharType="separate"/>
      </w:r>
      <w:r w:rsidR="008A171A">
        <w:rPr>
          <w:noProof/>
        </w:rPr>
        <w:t>4</w:t>
      </w:r>
      <w:r w:rsidR="00FD36BE">
        <w:rPr>
          <w:noProof/>
        </w:rPr>
        <w:fldChar w:fldCharType="end"/>
      </w:r>
      <w:bookmarkEnd w:id="9"/>
      <w:r w:rsidRPr="00C04B34">
        <w:t>. Security control IA-3.</w:t>
      </w:r>
    </w:p>
    <w:p w14:paraId="0A6F5420" w14:textId="0D437D5B" w:rsidR="00E4739E" w:rsidRDefault="00F022AC" w:rsidP="00DD3E68">
      <w:r w:rsidRPr="00F022AC">
        <w:t xml:space="preserve">The user's choice of IA-3 from the control </w:t>
      </w:r>
      <w:r>
        <w:t>drop-down</w:t>
      </w:r>
      <w:r w:rsidRPr="00F022AC">
        <w:t xml:space="preserve"> list causes </w:t>
      </w:r>
      <w:r>
        <w:t xml:space="preserve">display of </w:t>
      </w:r>
      <w:r w:rsidRPr="00F022AC">
        <w:t xml:space="preserve">a table listing IA-3 </w:t>
      </w:r>
      <w:r>
        <w:t>with its control enhancements</w:t>
      </w:r>
      <w:r w:rsidRPr="00F022AC">
        <w:t xml:space="preserve">. The two leftmost columns contain the identifier and name for the control and each of its enhancements. </w:t>
      </w:r>
      <w:r>
        <w:t>T</w:t>
      </w:r>
      <w:r w:rsidRPr="00F022AC">
        <w:t xml:space="preserve">he control </w:t>
      </w:r>
      <w:r>
        <w:t>identifier</w:t>
      </w:r>
      <w:r w:rsidRPr="00F022AC">
        <w:t xml:space="preserve"> </w:t>
      </w:r>
      <w:r>
        <w:t>appears as</w:t>
      </w:r>
      <w:r w:rsidRPr="00F022AC">
        <w:t xml:space="preserve"> a </w:t>
      </w:r>
      <w:r w:rsidR="00A22BF7">
        <w:t>pushbutton</w:t>
      </w:r>
      <w:r w:rsidRPr="00F022AC">
        <w:t xml:space="preserve"> that the user can click to look up the control in the </w:t>
      </w:r>
      <w:r w:rsidR="001451F3">
        <w:t>NIST SP 800-53 d</w:t>
      </w:r>
      <w:r w:rsidRPr="00F022AC">
        <w:t xml:space="preserve">atabase. </w:t>
      </w:r>
      <w:r w:rsidR="003B6AE7">
        <w:t xml:space="preserve">If the NIST SP 800-82 box in Preferences has been checked, a pushbutton with a factory image may be clicked to look up the control in the ICS overlay. </w:t>
      </w:r>
      <w:r w:rsidRPr="00F022AC">
        <w:t xml:space="preserve">The third column has </w:t>
      </w:r>
      <w:r w:rsidR="00432351">
        <w:t>drop-down</w:t>
      </w:r>
      <w:r w:rsidRPr="00F022AC">
        <w:t xml:space="preserve"> lists for tailoring the baseline impact levels. A </w:t>
      </w:r>
      <w:r w:rsidR="00432351">
        <w:t>drop-down</w:t>
      </w:r>
      <w:r w:rsidRPr="00F022AC">
        <w:t xml:space="preserve"> value of LOW indicates the control or enhancement is included in all baselines. MODERATE indicates moderate and high baselines only. HIGH</w:t>
      </w:r>
      <w:r w:rsidR="00432351">
        <w:t xml:space="preserve"> indicates high baseline only</w:t>
      </w:r>
      <w:r w:rsidRPr="00F022AC">
        <w:t xml:space="preserve">. N/A indicates the control or enhancement is excluded from all baselines. </w:t>
      </w:r>
    </w:p>
    <w:p w14:paraId="45032C13" w14:textId="55B0547D" w:rsidR="0009297D" w:rsidRDefault="00F022AC" w:rsidP="00DD3E68">
      <w:r w:rsidRPr="00F022AC">
        <w:t>The values shown in</w:t>
      </w:r>
      <w:r w:rsidR="0009297D">
        <w:t xml:space="preserve"> </w:t>
      </w:r>
      <w:r w:rsidR="0009297D">
        <w:fldChar w:fldCharType="begin"/>
      </w:r>
      <w:r w:rsidR="0009297D">
        <w:instrText xml:space="preserve"> REF _Ref427937499 \h </w:instrText>
      </w:r>
      <w:r w:rsidR="0009297D">
        <w:fldChar w:fldCharType="separate"/>
      </w:r>
      <w:r w:rsidR="00BC4D48" w:rsidRPr="00C04B34">
        <w:t xml:space="preserve">Figure </w:t>
      </w:r>
      <w:r w:rsidR="00BC4D48">
        <w:rPr>
          <w:noProof/>
        </w:rPr>
        <w:t>4</w:t>
      </w:r>
      <w:r w:rsidR="0009297D">
        <w:fldChar w:fldCharType="end"/>
      </w:r>
      <w:r w:rsidR="0009297D">
        <w:t xml:space="preserve"> </w:t>
      </w:r>
      <w:r w:rsidRPr="00F022AC">
        <w:t xml:space="preserve">are the defaults from the NIST SP 800-53 catalog, which includes IA-3 in the moderate and high baselines but not the low baseline, and excludes IA-3's enhancements from all three default baselines. </w:t>
      </w:r>
      <w:r w:rsidR="009A7976">
        <w:t xml:space="preserve">IA-3 is not in the </w:t>
      </w:r>
      <w:r w:rsidR="00E4739E">
        <w:t>low</w:t>
      </w:r>
      <w:r w:rsidR="009A7976">
        <w:t xml:space="preserve"> baseline because NIST SP 800-53 assumes that low-impact systems are unlikely to have a need to connect directly to devices external to the organization. </w:t>
      </w:r>
      <w:r w:rsidRPr="00F022AC">
        <w:t>The checkbox in the fourth column allows the user to provide additional supplemental guidance, beyond that given in NIST SP 800-53,</w:t>
      </w:r>
      <w:r w:rsidR="0009297D">
        <w:t xml:space="preserve"> for the control.</w:t>
      </w:r>
    </w:p>
    <w:p w14:paraId="1DEF4FF5" w14:textId="4D644D62" w:rsidR="0009297D" w:rsidRDefault="00F022AC" w:rsidP="00DD3E68">
      <w:r w:rsidRPr="00F022AC">
        <w:t xml:space="preserve">The </w:t>
      </w:r>
      <w:r w:rsidR="00B96812">
        <w:t xml:space="preserve">ADDED SUPPLEMENTAL GUIDANCE </w:t>
      </w:r>
      <w:r w:rsidR="00432351">
        <w:t>drop-down</w:t>
      </w:r>
      <w:r w:rsidRPr="00F022AC">
        <w:t xml:space="preserve"> list for each enhancement allows the user to either</w:t>
      </w:r>
    </w:p>
    <w:p w14:paraId="54121441" w14:textId="1BF97F85" w:rsidR="0009297D" w:rsidRDefault="0009297D" w:rsidP="00AC63B7">
      <w:pPr>
        <w:pStyle w:val="ListParagraph"/>
        <w:numPr>
          <w:ilvl w:val="0"/>
          <w:numId w:val="12"/>
        </w:numPr>
      </w:pPr>
      <w:r>
        <w:t>P</w:t>
      </w:r>
      <w:r w:rsidR="00F022AC" w:rsidRPr="00F022AC">
        <w:t>rovide no additional supplemental guidance</w:t>
      </w:r>
      <w:r w:rsidR="00B96812">
        <w:t xml:space="preserve"> (NO)</w:t>
      </w:r>
      <w:r w:rsidR="00F022AC" w:rsidRPr="00F022AC">
        <w:t xml:space="preserve">, </w:t>
      </w:r>
    </w:p>
    <w:p w14:paraId="0044D097" w14:textId="4D9DDFC4" w:rsidR="0009297D" w:rsidRDefault="0009297D" w:rsidP="00AC63B7">
      <w:pPr>
        <w:pStyle w:val="ListParagraph"/>
        <w:numPr>
          <w:ilvl w:val="0"/>
          <w:numId w:val="12"/>
        </w:numPr>
      </w:pPr>
      <w:r>
        <w:t>P</w:t>
      </w:r>
      <w:r w:rsidR="00F022AC" w:rsidRPr="00F022AC">
        <w:t>rovide additiona</w:t>
      </w:r>
      <w:r>
        <w:t>l supplemental guidance</w:t>
      </w:r>
      <w:r w:rsidR="00B96812">
        <w:t xml:space="preserve"> (YES)</w:t>
      </w:r>
      <w:r>
        <w:t>, or</w:t>
      </w:r>
    </w:p>
    <w:p w14:paraId="074432CE" w14:textId="1E77D7E7" w:rsidR="0009297D" w:rsidRDefault="0009297D" w:rsidP="00AC63B7">
      <w:pPr>
        <w:pStyle w:val="ListParagraph"/>
        <w:numPr>
          <w:ilvl w:val="0"/>
          <w:numId w:val="12"/>
        </w:numPr>
      </w:pPr>
      <w:r>
        <w:t>C</w:t>
      </w:r>
      <w:r w:rsidR="00F022AC" w:rsidRPr="00F022AC">
        <w:t>ross-reference supplemental guidance already added for another enhance</w:t>
      </w:r>
      <w:r>
        <w:t>ment</w:t>
      </w:r>
      <w:r w:rsidR="00B96812">
        <w:t xml:space="preserve"> (cross-referenced enhancement number)</w:t>
      </w:r>
      <w:r>
        <w:t>.</w:t>
      </w:r>
    </w:p>
    <w:p w14:paraId="74777C7C" w14:textId="274E752A" w:rsidR="00DD3E68" w:rsidRDefault="0009297D" w:rsidP="00DD3E68">
      <w:r w:rsidRPr="00F022AC">
        <w:lastRenderedPageBreak/>
        <w:t>The three rightmost columns show the baseline selections for IA-3 and its enhancements.</w:t>
      </w:r>
      <w:r w:rsidR="0089263C">
        <w:t xml:space="preserve"> “Selected” indicates the control or enhancement is in the NIST SP 800-53 baseline and has not been tailored out. “Added” indicates the user has tailored in the control or enhancement. “Removed” indicates the control or enhancement has been tailored out. No entry indicates that the control or enhancement is not in the NIST SP 800-53 baseline and has not been tailored in.</w:t>
      </w:r>
    </w:p>
    <w:p w14:paraId="68958357" w14:textId="0523C474" w:rsidR="00D20699" w:rsidRPr="00DD3E68" w:rsidRDefault="00D20699" w:rsidP="00DD3E68">
      <w:r w:rsidRPr="00D20699">
        <w:t xml:space="preserve">The </w:t>
      </w:r>
      <w:r>
        <w:t>Security Control Editor</w:t>
      </w:r>
      <w:r w:rsidRPr="00D20699">
        <w:t xml:space="preserve"> displays appropriately worded alert messages if a user violates a tailoring constraint. For example,</w:t>
      </w:r>
      <w:r>
        <w:t xml:space="preserve"> </w:t>
      </w:r>
      <w:r>
        <w:fldChar w:fldCharType="begin"/>
      </w:r>
      <w:r>
        <w:instrText xml:space="preserve"> REF _Ref428890083 \h </w:instrText>
      </w:r>
      <w:r>
        <w:fldChar w:fldCharType="separate"/>
      </w:r>
      <w:r w:rsidR="00BC4D48">
        <w:t xml:space="preserve">Figure </w:t>
      </w:r>
      <w:r w:rsidR="00BC4D48">
        <w:rPr>
          <w:noProof/>
        </w:rPr>
        <w:t>5</w:t>
      </w:r>
      <w:r>
        <w:fldChar w:fldCharType="end"/>
      </w:r>
      <w:r w:rsidRPr="00D20699">
        <w:t xml:space="preserve"> shows the result when attempting to add </w:t>
      </w:r>
      <w:r>
        <w:t xml:space="preserve">enhancement </w:t>
      </w:r>
      <w:r w:rsidRPr="00D20699">
        <w:t>IA-3(1) to all baselines. This operation is illegal because it violates the constraint that an enhancement cannot be added to a baseline unless its parent control is added first. Thus, IA-3(1) cannot be added to the LOW baseline without first adding IA-3.</w:t>
      </w:r>
      <w:r>
        <w:t xml:space="preserve"> </w:t>
      </w:r>
      <w:r w:rsidR="00D64069">
        <w:fldChar w:fldCharType="begin"/>
      </w:r>
      <w:r w:rsidR="00D64069">
        <w:instrText xml:space="preserve"> REF _Ref428953381 \h </w:instrText>
      </w:r>
      <w:r w:rsidR="00D64069">
        <w:fldChar w:fldCharType="separate"/>
      </w:r>
      <w:r w:rsidR="00BC4D48">
        <w:t xml:space="preserve">Figure </w:t>
      </w:r>
      <w:r w:rsidR="00BC4D48">
        <w:rPr>
          <w:noProof/>
        </w:rPr>
        <w:t>6</w:t>
      </w:r>
      <w:r w:rsidR="00D64069">
        <w:fldChar w:fldCharType="end"/>
      </w:r>
      <w:r w:rsidR="00D64069">
        <w:t xml:space="preserve"> </w:t>
      </w:r>
      <w:r w:rsidRPr="00D20699">
        <w:t>shows</w:t>
      </w:r>
      <w:r>
        <w:t xml:space="preserve"> </w:t>
      </w:r>
      <w:r w:rsidRPr="00D20699">
        <w:t>the result when a control enhancement attempts to cross-reference another control enhancement, but the cross-referenced control enhancement lacks added supplemental guidance.</w:t>
      </w:r>
      <w:r w:rsidR="001E34DE">
        <w:t xml:space="preserve"> </w:t>
      </w:r>
      <w:r w:rsidR="001E34DE">
        <w:fldChar w:fldCharType="begin"/>
      </w:r>
      <w:r w:rsidR="001E34DE">
        <w:instrText xml:space="preserve"> REF _Ref428890189 \h </w:instrText>
      </w:r>
      <w:r w:rsidR="001E34DE">
        <w:fldChar w:fldCharType="separate"/>
      </w:r>
      <w:r w:rsidR="00BC4D48">
        <w:t xml:space="preserve">Figure </w:t>
      </w:r>
      <w:r w:rsidR="00BC4D48">
        <w:rPr>
          <w:noProof/>
        </w:rPr>
        <w:t>7</w:t>
      </w:r>
      <w:r w:rsidR="001E34DE">
        <w:fldChar w:fldCharType="end"/>
      </w:r>
      <w:r w:rsidR="001E34DE">
        <w:t xml:space="preserve"> shows the result when a user attempts to add supplemental guidance to a control enhancement before adding the control enhancement to a baseline.</w:t>
      </w:r>
    </w:p>
    <w:p w14:paraId="26EFA945" w14:textId="77777777" w:rsidR="00BB2A2F" w:rsidRDefault="00BB2A2F" w:rsidP="00E94D9C">
      <w:r>
        <w:rPr>
          <w:noProof/>
        </w:rPr>
        <w:drawing>
          <wp:inline distT="0" distB="0" distL="0" distR="0" wp14:anchorId="4BC3DC46" wp14:editId="7A20A733">
            <wp:extent cx="5472612" cy="11887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ditor-IA-3-impact-constraint.png"/>
                    <pic:cNvPicPr/>
                  </pic:nvPicPr>
                  <pic:blipFill>
                    <a:blip r:embed="rId19">
                      <a:extLst>
                        <a:ext uri="{28A0092B-C50C-407E-A947-70E740481C1C}">
                          <a14:useLocalDpi xmlns:a14="http://schemas.microsoft.com/office/drawing/2010/main" val="0"/>
                        </a:ext>
                      </a:extLst>
                    </a:blip>
                    <a:stretch>
                      <a:fillRect/>
                    </a:stretch>
                  </pic:blipFill>
                  <pic:spPr>
                    <a:xfrm>
                      <a:off x="0" y="0"/>
                      <a:ext cx="5472612" cy="1188720"/>
                    </a:xfrm>
                    <a:prstGeom prst="rect">
                      <a:avLst/>
                    </a:prstGeom>
                  </pic:spPr>
                </pic:pic>
              </a:graphicData>
            </a:graphic>
          </wp:inline>
        </w:drawing>
      </w:r>
    </w:p>
    <w:p w14:paraId="7407BB53" w14:textId="5645FE89" w:rsidR="0044066D" w:rsidRDefault="00BB2A2F" w:rsidP="00C04B34">
      <w:pPr>
        <w:pStyle w:val="Caption"/>
      </w:pPr>
      <w:bookmarkStart w:id="10" w:name="_Ref428890083"/>
      <w:r>
        <w:t xml:space="preserve">Figure </w:t>
      </w:r>
      <w:r w:rsidR="00FD36BE">
        <w:fldChar w:fldCharType="begin"/>
      </w:r>
      <w:r w:rsidR="00FD36BE">
        <w:instrText xml:space="preserve"> SEQ Figure \* ARABIC </w:instrText>
      </w:r>
      <w:r w:rsidR="00FD36BE">
        <w:fldChar w:fldCharType="separate"/>
      </w:r>
      <w:r w:rsidR="008A171A">
        <w:rPr>
          <w:noProof/>
        </w:rPr>
        <w:t>5</w:t>
      </w:r>
      <w:r w:rsidR="00FD36BE">
        <w:rPr>
          <w:noProof/>
        </w:rPr>
        <w:fldChar w:fldCharType="end"/>
      </w:r>
      <w:bookmarkEnd w:id="10"/>
      <w:r>
        <w:t xml:space="preserve">. </w:t>
      </w:r>
      <w:r w:rsidRPr="00852775">
        <w:t>Violation of baseline impact constraint.</w:t>
      </w:r>
    </w:p>
    <w:p w14:paraId="1D266331" w14:textId="77777777" w:rsidR="00CC2C79" w:rsidRDefault="00CC2C79" w:rsidP="00CC2C79">
      <w:r>
        <w:rPr>
          <w:noProof/>
        </w:rPr>
        <w:drawing>
          <wp:inline distT="0" distB="0" distL="0" distR="0" wp14:anchorId="0480D558" wp14:editId="5B146469">
            <wp:extent cx="5486400" cy="169871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ditor-IA-3-xref-constraint.png"/>
                    <pic:cNvPicPr/>
                  </pic:nvPicPr>
                  <pic:blipFill>
                    <a:blip r:embed="rId20">
                      <a:extLst>
                        <a:ext uri="{28A0092B-C50C-407E-A947-70E740481C1C}">
                          <a14:useLocalDpi xmlns:a14="http://schemas.microsoft.com/office/drawing/2010/main" val="0"/>
                        </a:ext>
                      </a:extLst>
                    </a:blip>
                    <a:stretch>
                      <a:fillRect/>
                    </a:stretch>
                  </pic:blipFill>
                  <pic:spPr>
                    <a:xfrm>
                      <a:off x="0" y="0"/>
                      <a:ext cx="5486400" cy="1698718"/>
                    </a:xfrm>
                    <a:prstGeom prst="rect">
                      <a:avLst/>
                    </a:prstGeom>
                  </pic:spPr>
                </pic:pic>
              </a:graphicData>
            </a:graphic>
          </wp:inline>
        </w:drawing>
      </w:r>
    </w:p>
    <w:p w14:paraId="582EF97F" w14:textId="0A13D98A" w:rsidR="00CC2C79" w:rsidRPr="00CC2C79" w:rsidRDefault="00CC2C79" w:rsidP="00C04B34">
      <w:pPr>
        <w:pStyle w:val="Caption"/>
      </w:pPr>
      <w:bookmarkStart w:id="11" w:name="_Ref428953381"/>
      <w:r>
        <w:t xml:space="preserve">Figure </w:t>
      </w:r>
      <w:r w:rsidR="00FD36BE">
        <w:fldChar w:fldCharType="begin"/>
      </w:r>
      <w:r w:rsidR="00FD36BE">
        <w:instrText xml:space="preserve"> SEQ Figure \* ARABIC </w:instrText>
      </w:r>
      <w:r w:rsidR="00FD36BE">
        <w:fldChar w:fldCharType="separate"/>
      </w:r>
      <w:r w:rsidR="008A171A">
        <w:rPr>
          <w:noProof/>
        </w:rPr>
        <w:t>6</w:t>
      </w:r>
      <w:r w:rsidR="00FD36BE">
        <w:rPr>
          <w:noProof/>
        </w:rPr>
        <w:fldChar w:fldCharType="end"/>
      </w:r>
      <w:bookmarkEnd w:id="11"/>
      <w:r>
        <w:t>. Violation of cross-reference constraint.</w:t>
      </w:r>
    </w:p>
    <w:p w14:paraId="67AA58E9" w14:textId="77777777" w:rsidR="001F0979" w:rsidRDefault="001F0979" w:rsidP="00E94D9C">
      <w:r>
        <w:rPr>
          <w:noProof/>
        </w:rPr>
        <w:drawing>
          <wp:inline distT="0" distB="0" distL="0" distR="0" wp14:anchorId="244D98A1" wp14:editId="5072DAE9">
            <wp:extent cx="5486400" cy="156362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ditor-IA-3-baseline-constraint.png"/>
                    <pic:cNvPicPr/>
                  </pic:nvPicPr>
                  <pic:blipFill>
                    <a:blip r:embed="rId21">
                      <a:extLst>
                        <a:ext uri="{28A0092B-C50C-407E-A947-70E740481C1C}">
                          <a14:useLocalDpi xmlns:a14="http://schemas.microsoft.com/office/drawing/2010/main" val="0"/>
                        </a:ext>
                      </a:extLst>
                    </a:blip>
                    <a:stretch>
                      <a:fillRect/>
                    </a:stretch>
                  </pic:blipFill>
                  <pic:spPr>
                    <a:xfrm>
                      <a:off x="0" y="0"/>
                      <a:ext cx="5486400" cy="1563624"/>
                    </a:xfrm>
                    <a:prstGeom prst="rect">
                      <a:avLst/>
                    </a:prstGeom>
                  </pic:spPr>
                </pic:pic>
              </a:graphicData>
            </a:graphic>
          </wp:inline>
        </w:drawing>
      </w:r>
    </w:p>
    <w:p w14:paraId="0D21C2EE" w14:textId="0EAE0C48" w:rsidR="001F0979" w:rsidRDefault="001F0979" w:rsidP="00C04B34">
      <w:pPr>
        <w:pStyle w:val="Caption"/>
      </w:pPr>
      <w:bookmarkStart w:id="12" w:name="_Ref428890189"/>
      <w:r>
        <w:lastRenderedPageBreak/>
        <w:t xml:space="preserve">Figure </w:t>
      </w:r>
      <w:r w:rsidR="00FD36BE">
        <w:fldChar w:fldCharType="begin"/>
      </w:r>
      <w:r w:rsidR="00FD36BE">
        <w:instrText xml:space="preserve"> SEQ Figure \* ARABIC </w:instrText>
      </w:r>
      <w:r w:rsidR="00FD36BE">
        <w:fldChar w:fldCharType="separate"/>
      </w:r>
      <w:r w:rsidR="008A171A">
        <w:rPr>
          <w:noProof/>
        </w:rPr>
        <w:t>7</w:t>
      </w:r>
      <w:r w:rsidR="00FD36BE">
        <w:rPr>
          <w:noProof/>
        </w:rPr>
        <w:fldChar w:fldCharType="end"/>
      </w:r>
      <w:bookmarkEnd w:id="12"/>
      <w:r>
        <w:t>. Violation of baseline constraint.</w:t>
      </w:r>
    </w:p>
    <w:p w14:paraId="28BCDF11" w14:textId="1FF48184" w:rsidR="001C18D4" w:rsidRDefault="00EF107A" w:rsidP="0022705C">
      <w:r>
        <w:t>Now suppose a user tailors IA-3</w:t>
      </w:r>
      <w:r w:rsidR="001C18D4">
        <w:t xml:space="preserve"> for Industrial Control Systems</w:t>
      </w:r>
      <w:r>
        <w:t xml:space="preserve"> as </w:t>
      </w:r>
      <w:r w:rsidR="001C18D4">
        <w:t xml:space="preserve">per </w:t>
      </w:r>
      <w:r>
        <w:t>the NIST SP 800-82 overlay.</w:t>
      </w:r>
      <w:r w:rsidR="001C18D4">
        <w:t xml:space="preserve"> Since an </w:t>
      </w:r>
      <w:r w:rsidR="008C0CAF">
        <w:t>Industrial Control System</w:t>
      </w:r>
      <w:r w:rsidR="001C18D4">
        <w:t xml:space="preserve"> </w:t>
      </w:r>
      <w:r w:rsidR="00DB5F4C">
        <w:t xml:space="preserve">(ICS) </w:t>
      </w:r>
      <w:r w:rsidR="001C18D4">
        <w:t xml:space="preserve">may need to connect directly to devices belonging to and authorized by third parties outside the organization, and these external devices need to be identified and authenticated, the user adds IA-3 </w:t>
      </w:r>
      <w:r w:rsidR="008C0CAF">
        <w:t xml:space="preserve">to the </w:t>
      </w:r>
      <w:r w:rsidR="00E51161">
        <w:t>low</w:t>
      </w:r>
      <w:r w:rsidR="008C0CAF">
        <w:t xml:space="preserve"> baseline. Additionally, the user adds control enhancements IA-3(1) and IA-3(4) to the </w:t>
      </w:r>
      <w:r w:rsidR="00E51161">
        <w:t>moderate</w:t>
      </w:r>
      <w:r w:rsidR="008C0CAF">
        <w:t xml:space="preserve"> and </w:t>
      </w:r>
      <w:r w:rsidR="00E51161">
        <w:t>high</w:t>
      </w:r>
      <w:r w:rsidR="008C0CAF">
        <w:t xml:space="preserve"> baselines in order to strengthen identification and authentication of external devices connected to by moderate and high-impact Industrial Control Systems. Finally, </w:t>
      </w:r>
      <w:r w:rsidR="00BE1758">
        <w:t xml:space="preserve">suppose </w:t>
      </w:r>
      <w:r w:rsidR="00DB5F4C">
        <w:t xml:space="preserve">the user </w:t>
      </w:r>
      <w:r w:rsidR="00BE1758">
        <w:t>wishes to add</w:t>
      </w:r>
      <w:r w:rsidR="00DB5F4C">
        <w:t xml:space="preserve"> ICS-specific supplemental guidance applicable to IA-3 as a whole, </w:t>
      </w:r>
      <w:r w:rsidR="00BE1758">
        <w:t>as well as</w:t>
      </w:r>
      <w:r w:rsidR="00DB5F4C">
        <w:t xml:space="preserve"> </w:t>
      </w:r>
      <w:r w:rsidR="00BE1758">
        <w:t xml:space="preserve">further </w:t>
      </w:r>
      <w:r w:rsidR="00DB5F4C">
        <w:t xml:space="preserve">ICS-specific supplemental guidance applicable to </w:t>
      </w:r>
      <w:r w:rsidR="00BE1758">
        <w:t>the</w:t>
      </w:r>
      <w:r w:rsidR="00DB5F4C">
        <w:t xml:space="preserve"> control enhancements. To </w:t>
      </w:r>
      <w:r w:rsidR="00BE1758">
        <w:t>add the additional guidance</w:t>
      </w:r>
      <w:r w:rsidR="00DB5F4C">
        <w:t xml:space="preserve">, </w:t>
      </w:r>
      <w:r w:rsidR="00BF2ABA">
        <w:t xml:space="preserve">the user </w:t>
      </w:r>
      <w:r w:rsidR="00CF5561">
        <w:t xml:space="preserve">checks the box in the </w:t>
      </w:r>
      <w:r w:rsidR="00CF5561" w:rsidRPr="00F530DC">
        <w:t>ADDED SUPPLEMENTAL GUIDANCE</w:t>
      </w:r>
      <w:r w:rsidR="00CF5561">
        <w:t xml:space="preserve"> column, </w:t>
      </w:r>
      <w:r w:rsidR="00BF2ABA">
        <w:t xml:space="preserve">chooses </w:t>
      </w:r>
      <w:r w:rsidR="00BF2ABA" w:rsidRPr="00F530DC">
        <w:t xml:space="preserve">YES from IA-3(1)' s ADDED SUPPLEMENTAL GUIDANCE </w:t>
      </w:r>
      <w:r w:rsidR="00BF2ABA">
        <w:t>drop-down</w:t>
      </w:r>
      <w:r w:rsidR="00BF2ABA" w:rsidRPr="00F530DC">
        <w:t xml:space="preserve"> list</w:t>
      </w:r>
      <w:r w:rsidR="00CF5561">
        <w:t xml:space="preserve">, </w:t>
      </w:r>
      <w:r w:rsidR="00BE1758">
        <w:t xml:space="preserve">and </w:t>
      </w:r>
      <w:r w:rsidR="00CF5561">
        <w:t>chooses</w:t>
      </w:r>
      <w:r w:rsidR="00BF2ABA">
        <w:t xml:space="preserve"> (1) from IA-3</w:t>
      </w:r>
      <w:r w:rsidR="00BE1758">
        <w:t>(4)</w:t>
      </w:r>
      <w:r w:rsidR="00BF2ABA">
        <w:t xml:space="preserve">’s </w:t>
      </w:r>
      <w:r w:rsidR="00BF2ABA" w:rsidRPr="00F530DC">
        <w:t xml:space="preserve">ADDED SUPPLEMENTAL GUIDANCE </w:t>
      </w:r>
      <w:r w:rsidR="00BF2ABA">
        <w:t>drop-down</w:t>
      </w:r>
      <w:r w:rsidR="00BF2ABA" w:rsidRPr="00F530DC">
        <w:t xml:space="preserve"> list</w:t>
      </w:r>
      <w:r w:rsidR="00BF2ABA">
        <w:t>.</w:t>
      </w:r>
    </w:p>
    <w:p w14:paraId="133D6DAB" w14:textId="28FB7284" w:rsidR="00FB10B2" w:rsidRPr="00FB10B2" w:rsidRDefault="00EF107A" w:rsidP="0022705C">
      <w:r>
        <w:t xml:space="preserve"> </w:t>
      </w:r>
      <w:r w:rsidR="00F530DC">
        <w:fldChar w:fldCharType="begin"/>
      </w:r>
      <w:r w:rsidR="00F530DC">
        <w:instrText xml:space="preserve"> REF _Ref428953840 \h </w:instrText>
      </w:r>
      <w:r w:rsidR="00F530DC">
        <w:fldChar w:fldCharType="separate"/>
      </w:r>
      <w:r w:rsidR="00BC4D48">
        <w:t xml:space="preserve">Figure </w:t>
      </w:r>
      <w:r w:rsidR="00BC4D48">
        <w:rPr>
          <w:noProof/>
        </w:rPr>
        <w:t>8</w:t>
      </w:r>
      <w:r w:rsidR="00F530DC">
        <w:fldChar w:fldCharType="end"/>
      </w:r>
      <w:r w:rsidR="00F530DC" w:rsidRPr="00F530DC">
        <w:t xml:space="preserve"> shows the result</w:t>
      </w:r>
      <w:r w:rsidR="0022705C">
        <w:t>.</w:t>
      </w:r>
      <w:r w:rsidR="00F530DC" w:rsidRPr="00F530DC">
        <w:t xml:space="preserve"> Changing IA-3's baseline impact from MODERATE to LOW </w:t>
      </w:r>
      <w:r w:rsidR="007F2121">
        <w:t>causes</w:t>
      </w:r>
      <w:r w:rsidR="00F530DC" w:rsidRPr="00F530DC">
        <w:t xml:space="preserve"> “Added” </w:t>
      </w:r>
      <w:r w:rsidR="007F2121">
        <w:t>to appear</w:t>
      </w:r>
      <w:r w:rsidR="00F530DC" w:rsidRPr="00F530DC">
        <w:t xml:space="preserve"> in the LOW column. Changing the baseline impact for control enhancements IA-3(1) and IA-3(4) from N/A to MODERATE </w:t>
      </w:r>
      <w:r w:rsidR="007F2121">
        <w:t>causes</w:t>
      </w:r>
      <w:r w:rsidR="00F530DC" w:rsidRPr="00F530DC">
        <w:t xml:space="preserve"> “Added” </w:t>
      </w:r>
      <w:r w:rsidR="007F2121">
        <w:t>to appear</w:t>
      </w:r>
      <w:r w:rsidR="00F530DC" w:rsidRPr="00F530DC">
        <w:t xml:space="preserve"> in the MODERATE and HIGH control baseline columns. </w:t>
      </w:r>
      <w:r w:rsidR="00BF2ABA">
        <w:t xml:space="preserve">The baseline changes generate </w:t>
      </w:r>
      <w:r w:rsidR="00BF2ABA" w:rsidRPr="00F530DC">
        <w:t>a</w:t>
      </w:r>
      <w:r w:rsidR="00DB5F4C">
        <w:t xml:space="preserve"> “Rationale for changing the baseline”</w:t>
      </w:r>
      <w:r w:rsidR="00BF2ABA" w:rsidRPr="00F530DC">
        <w:t xml:space="preserve"> editable text field </w:t>
      </w:r>
      <w:r w:rsidR="002B34B9">
        <w:t xml:space="preserve">on the lower right </w:t>
      </w:r>
      <w:r w:rsidR="00BF2ABA">
        <w:t xml:space="preserve">for providing a rationale. </w:t>
      </w:r>
      <w:r w:rsidR="00DB5F4C">
        <w:t xml:space="preserve">Checking the box in the ADDED SUPPLEMENTAL GUIDANCE column generates an “Additional Supplemental Guidance” editable text field for adding the ICS-specific guidance applicable to IA-3 as a whole. </w:t>
      </w:r>
      <w:r w:rsidR="00F530DC" w:rsidRPr="00F530DC">
        <w:t xml:space="preserve">Choosing YES from IA-3(1)' s ADDED SUPPLEMENTAL GUIDANCE </w:t>
      </w:r>
      <w:r w:rsidR="00F530DC">
        <w:t>drop-down</w:t>
      </w:r>
      <w:r w:rsidR="00F530DC" w:rsidRPr="00F530DC">
        <w:t xml:space="preserve"> list generates </w:t>
      </w:r>
      <w:r w:rsidR="00F12A41">
        <w:t>a “Control Enhancement (1) Additional Supplemental Guidance”</w:t>
      </w:r>
      <w:r w:rsidR="00F530DC" w:rsidRPr="00F530DC">
        <w:t xml:space="preserve"> editable text field for adding IA-3(1) supplemental guidance. Cross-referencing IA-3(1)'s added supplemental guidance from IA-(4) does not trigger an alert because IA-3(1)'s </w:t>
      </w:r>
      <w:r w:rsidR="00F530DC">
        <w:t>drop-down</w:t>
      </w:r>
      <w:r w:rsidR="00F530DC" w:rsidRPr="00F530DC">
        <w:t xml:space="preserve"> is set to YES. </w:t>
      </w:r>
    </w:p>
    <w:p w14:paraId="36A4FDC2" w14:textId="77777777" w:rsidR="00861476" w:rsidRDefault="00861476" w:rsidP="00E94D9C">
      <w:r>
        <w:rPr>
          <w:noProof/>
        </w:rPr>
        <w:drawing>
          <wp:inline distT="0" distB="0" distL="0" distR="0" wp14:anchorId="4ECD47BD" wp14:editId="6EFD9183">
            <wp:extent cx="5486400" cy="2286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ditor-IA-3-tailored-ics.png"/>
                    <pic:cNvPicPr/>
                  </pic:nvPicPr>
                  <pic:blipFill>
                    <a:blip r:embed="rId22">
                      <a:extLst>
                        <a:ext uri="{28A0092B-C50C-407E-A947-70E740481C1C}">
                          <a14:useLocalDpi xmlns:a14="http://schemas.microsoft.com/office/drawing/2010/main" val="0"/>
                        </a:ext>
                      </a:extLst>
                    </a:blip>
                    <a:stretch>
                      <a:fillRect/>
                    </a:stretch>
                  </pic:blipFill>
                  <pic:spPr>
                    <a:xfrm>
                      <a:off x="0" y="0"/>
                      <a:ext cx="5486400" cy="2286000"/>
                    </a:xfrm>
                    <a:prstGeom prst="rect">
                      <a:avLst/>
                    </a:prstGeom>
                  </pic:spPr>
                </pic:pic>
              </a:graphicData>
            </a:graphic>
          </wp:inline>
        </w:drawing>
      </w:r>
    </w:p>
    <w:p w14:paraId="72A7BDA3" w14:textId="6EED2C34" w:rsidR="00861476" w:rsidRDefault="00861476" w:rsidP="00C04B34">
      <w:pPr>
        <w:pStyle w:val="Caption"/>
      </w:pPr>
      <w:bookmarkStart w:id="13" w:name="_Ref428953840"/>
      <w:r>
        <w:t xml:space="preserve">Figure </w:t>
      </w:r>
      <w:r w:rsidR="00FD36BE">
        <w:fldChar w:fldCharType="begin"/>
      </w:r>
      <w:r w:rsidR="00FD36BE">
        <w:instrText xml:space="preserve"> SEQ Figure \* ARABIC </w:instrText>
      </w:r>
      <w:r w:rsidR="00FD36BE">
        <w:fldChar w:fldCharType="separate"/>
      </w:r>
      <w:r w:rsidR="008A171A">
        <w:rPr>
          <w:noProof/>
        </w:rPr>
        <w:t>8</w:t>
      </w:r>
      <w:r w:rsidR="00FD36BE">
        <w:rPr>
          <w:noProof/>
        </w:rPr>
        <w:fldChar w:fldCharType="end"/>
      </w:r>
      <w:bookmarkEnd w:id="13"/>
      <w:r>
        <w:t>. IA-3 tailored for an Industrial Control System.</w:t>
      </w:r>
    </w:p>
    <w:p w14:paraId="619C212C" w14:textId="31D0FC13" w:rsidR="005754AC" w:rsidRDefault="00F12A41" w:rsidP="00F12A41">
      <w:r w:rsidRPr="00F530DC">
        <w:t xml:space="preserve">The non-editable </w:t>
      </w:r>
      <w:r>
        <w:t xml:space="preserve">“XML representation” </w:t>
      </w:r>
      <w:r w:rsidRPr="00F530DC">
        <w:t xml:space="preserve">text field on the lower left shows XML generated on the fly based on the </w:t>
      </w:r>
      <w:r>
        <w:t>drop-down</w:t>
      </w:r>
      <w:r w:rsidRPr="00F530DC">
        <w:t xml:space="preserve"> and checkbox settings a</w:t>
      </w:r>
      <w:r>
        <w:t xml:space="preserve">nd editable text field contents. </w:t>
      </w:r>
      <w:r w:rsidR="00096A57">
        <w:t xml:space="preserve">Modifying the editable text fields </w:t>
      </w:r>
      <w:r w:rsidR="002B34B9">
        <w:t xml:space="preserve">on the right </w:t>
      </w:r>
      <w:r w:rsidR="00096A57">
        <w:t xml:space="preserve">causes the contents of the “XML representation” text field to </w:t>
      </w:r>
      <w:r w:rsidR="00096A57">
        <w:lastRenderedPageBreak/>
        <w:t xml:space="preserve">update in real time. </w:t>
      </w:r>
      <w:r w:rsidR="00235FBA">
        <w:t xml:space="preserve">In </w:t>
      </w:r>
      <w:r>
        <w:fldChar w:fldCharType="begin"/>
      </w:r>
      <w:r>
        <w:instrText xml:space="preserve"> REF _Ref428953840 \h </w:instrText>
      </w:r>
      <w:r>
        <w:fldChar w:fldCharType="separate"/>
      </w:r>
      <w:r w:rsidR="00BC4D48">
        <w:t xml:space="preserve">Figure </w:t>
      </w:r>
      <w:r w:rsidR="00BC4D48">
        <w:rPr>
          <w:noProof/>
        </w:rPr>
        <w:t>8</w:t>
      </w:r>
      <w:r>
        <w:fldChar w:fldCharType="end"/>
      </w:r>
      <w:r w:rsidR="00235FBA">
        <w:t xml:space="preserve">, the editable text fields “XML representation” text field contain stub text. </w:t>
      </w:r>
      <w:r w:rsidR="00D92493">
        <w:fldChar w:fldCharType="begin"/>
      </w:r>
      <w:r w:rsidR="00D92493">
        <w:instrText xml:space="preserve"> REF _Ref436664417 \h </w:instrText>
      </w:r>
      <w:r w:rsidR="00D92493">
        <w:fldChar w:fldCharType="separate"/>
      </w:r>
      <w:r w:rsidR="00BC4D48">
        <w:t xml:space="preserve">Figure </w:t>
      </w:r>
      <w:r w:rsidR="00BC4D48">
        <w:rPr>
          <w:noProof/>
        </w:rPr>
        <w:t>9</w:t>
      </w:r>
      <w:r w:rsidR="00D92493">
        <w:fldChar w:fldCharType="end"/>
      </w:r>
      <w:r>
        <w:t xml:space="preserve"> </w:t>
      </w:r>
      <w:r w:rsidR="00096A57">
        <w:t xml:space="preserve">shows the </w:t>
      </w:r>
      <w:r w:rsidR="00D92493">
        <w:t>text fields</w:t>
      </w:r>
      <w:r w:rsidR="00096A57">
        <w:t xml:space="preserve"> </w:t>
      </w:r>
      <w:r w:rsidR="003C358C">
        <w:t xml:space="preserve">after adding supplemental guidance for </w:t>
      </w:r>
      <w:r>
        <w:t xml:space="preserve">IA-3 and </w:t>
      </w:r>
      <w:r w:rsidR="003C358C">
        <w:t>IA-3(1)</w:t>
      </w:r>
      <w:r>
        <w:t>,</w:t>
      </w:r>
      <w:r w:rsidR="003C358C">
        <w:t xml:space="preserve"> and providing a rationale for changing the IA-3 baseline. Notice that the</w:t>
      </w:r>
      <w:r w:rsidR="00D92493">
        <w:t xml:space="preserve"> “XML representation</w:t>
      </w:r>
      <w:r w:rsidR="00AA3D04">
        <w:t>”</w:t>
      </w:r>
      <w:r w:rsidR="003C358C">
        <w:t xml:space="preserve"> content </w:t>
      </w:r>
      <w:r w:rsidR="00D92493">
        <w:t>now includes the added guidance text.</w:t>
      </w:r>
      <w:r w:rsidR="00057873">
        <w:t xml:space="preserve"> Section </w:t>
      </w:r>
      <w:r w:rsidR="00057873">
        <w:fldChar w:fldCharType="begin"/>
      </w:r>
      <w:r w:rsidR="00057873">
        <w:instrText xml:space="preserve"> REF _Ref431395618 \r \h </w:instrText>
      </w:r>
      <w:r w:rsidR="00057873">
        <w:fldChar w:fldCharType="separate"/>
      </w:r>
      <w:r w:rsidR="00BC4D48">
        <w:t>5</w:t>
      </w:r>
      <w:r w:rsidR="00057873">
        <w:fldChar w:fldCharType="end"/>
      </w:r>
      <w:r w:rsidR="00057873">
        <w:t xml:space="preserve"> describes the XML format Baseline Tailor generates in further detail.</w:t>
      </w:r>
    </w:p>
    <w:p w14:paraId="071DA2E5" w14:textId="77777777" w:rsidR="00235FBA" w:rsidRDefault="00235FBA" w:rsidP="00235FBA">
      <w:pPr>
        <w:keepNext/>
      </w:pPr>
      <w:r>
        <w:rPr>
          <w:noProof/>
        </w:rPr>
        <w:drawing>
          <wp:inline distT="0" distB="0" distL="0" distR="0" wp14:anchorId="6D757655" wp14:editId="279C3291">
            <wp:extent cx="5486400" cy="138074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png"/>
                    <pic:cNvPicPr/>
                  </pic:nvPicPr>
                  <pic:blipFill rotWithShape="1">
                    <a:blip r:embed="rId23">
                      <a:extLst>
                        <a:ext uri="{28A0092B-C50C-407E-A947-70E740481C1C}">
                          <a14:useLocalDpi xmlns:a14="http://schemas.microsoft.com/office/drawing/2010/main" val="0"/>
                        </a:ext>
                      </a:extLst>
                    </a:blip>
                    <a:srcRect t="64314"/>
                    <a:stretch/>
                  </pic:blipFill>
                  <pic:spPr bwMode="auto">
                    <a:xfrm>
                      <a:off x="0" y="0"/>
                      <a:ext cx="5486400" cy="1380744"/>
                    </a:xfrm>
                    <a:prstGeom prst="rect">
                      <a:avLst/>
                    </a:prstGeom>
                    <a:ln>
                      <a:noFill/>
                    </a:ln>
                    <a:extLst>
                      <a:ext uri="{53640926-AAD7-44D8-BBD7-CCE9431645EC}">
                        <a14:shadowObscured xmlns:a14="http://schemas.microsoft.com/office/drawing/2010/main"/>
                      </a:ext>
                    </a:extLst>
                  </pic:spPr>
                </pic:pic>
              </a:graphicData>
            </a:graphic>
          </wp:inline>
        </w:drawing>
      </w:r>
    </w:p>
    <w:p w14:paraId="4E4D93E6" w14:textId="2F4A8349" w:rsidR="00235FBA" w:rsidRDefault="00235FBA" w:rsidP="00C04B34">
      <w:pPr>
        <w:pStyle w:val="Caption"/>
      </w:pPr>
      <w:bookmarkStart w:id="14" w:name="_Ref436664417"/>
      <w:r>
        <w:t xml:space="preserve">Figure </w:t>
      </w:r>
      <w:r w:rsidR="00FD36BE">
        <w:fldChar w:fldCharType="begin"/>
      </w:r>
      <w:r w:rsidR="00FD36BE">
        <w:instrText xml:space="preserve"> SEQ Figure \* ARABIC </w:instrText>
      </w:r>
      <w:r w:rsidR="00FD36BE">
        <w:fldChar w:fldCharType="separate"/>
      </w:r>
      <w:r w:rsidR="008A171A">
        <w:rPr>
          <w:noProof/>
        </w:rPr>
        <w:t>9</w:t>
      </w:r>
      <w:r w:rsidR="00FD36BE">
        <w:rPr>
          <w:noProof/>
        </w:rPr>
        <w:fldChar w:fldCharType="end"/>
      </w:r>
      <w:bookmarkEnd w:id="14"/>
      <w:r>
        <w:t>. IA-3 text fields with ICS-specific guidance replacing stubs.</w:t>
      </w:r>
    </w:p>
    <w:p w14:paraId="5AD00801" w14:textId="7C3FAF5F" w:rsidR="00FB10B2" w:rsidRDefault="000C5766" w:rsidP="00FB10B2">
      <w:r>
        <w:t xml:space="preserve">Now suppose the user is authoring a tailored baseline or overlay in a third-party XML application. </w:t>
      </w:r>
      <w:r w:rsidR="00190CD3">
        <w:t xml:space="preserve">At this point, </w:t>
      </w:r>
      <w:r>
        <w:t>the</w:t>
      </w:r>
      <w:r w:rsidR="00190CD3">
        <w:t xml:space="preserve"> user would typically copy-paste the “XML representation” text into </w:t>
      </w:r>
      <w:r w:rsidR="00D92493">
        <w:t>an</w:t>
      </w:r>
      <w:r>
        <w:t xml:space="preserve"> </w:t>
      </w:r>
      <w:r w:rsidR="00190CD3">
        <w:t xml:space="preserve">XML authoring </w:t>
      </w:r>
      <w:r>
        <w:t xml:space="preserve">application. </w:t>
      </w:r>
      <w:r>
        <w:fldChar w:fldCharType="begin"/>
      </w:r>
      <w:r>
        <w:instrText xml:space="preserve"> REF _Ref431567721 \h </w:instrText>
      </w:r>
      <w:r>
        <w:fldChar w:fldCharType="separate"/>
      </w:r>
      <w:r w:rsidR="00BC4D48">
        <w:t xml:space="preserve">Figure </w:t>
      </w:r>
      <w:r w:rsidR="00BC4D48">
        <w:rPr>
          <w:noProof/>
        </w:rPr>
        <w:t>10</w:t>
      </w:r>
      <w:r>
        <w:fldChar w:fldCharType="end"/>
      </w:r>
      <w:r>
        <w:t xml:space="preserve"> shows how the copy-pasted result might look.</w:t>
      </w:r>
      <w:r w:rsidR="00AC63B7">
        <w:t xml:space="preserve"> </w:t>
      </w:r>
      <w:r w:rsidR="0048232B">
        <w:t>The Baseline Tailor distribution includes XML schemas</w:t>
      </w:r>
      <w:r w:rsidR="003F6475">
        <w:t xml:space="preserve"> (discussed in Section </w:t>
      </w:r>
      <w:r w:rsidR="003F6475">
        <w:fldChar w:fldCharType="begin"/>
      </w:r>
      <w:r w:rsidR="003F6475">
        <w:instrText xml:space="preserve"> REF _Ref436666397 \r \h </w:instrText>
      </w:r>
      <w:r w:rsidR="003F6475">
        <w:fldChar w:fldCharType="separate"/>
      </w:r>
      <w:r w:rsidR="00BC4D48">
        <w:t>5</w:t>
      </w:r>
      <w:r w:rsidR="003F6475">
        <w:fldChar w:fldCharType="end"/>
      </w:r>
      <w:r w:rsidR="003F6475">
        <w:t>) for use with third-party XML authoring tools.</w:t>
      </w:r>
    </w:p>
    <w:p w14:paraId="55272D12" w14:textId="77777777" w:rsidR="00093F60" w:rsidRDefault="00093F60" w:rsidP="00093F60">
      <w:pPr>
        <w:keepNext/>
      </w:pPr>
      <w:r>
        <w:rPr>
          <w:noProof/>
        </w:rPr>
        <w:lastRenderedPageBreak/>
        <w:drawing>
          <wp:inline distT="0" distB="0" distL="0" distR="0" wp14:anchorId="79E1E720" wp14:editId="180062DB">
            <wp:extent cx="5486400" cy="4791456"/>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C476C3.tmp"/>
                    <pic:cNvPicPr/>
                  </pic:nvPicPr>
                  <pic:blipFill>
                    <a:blip r:embed="rId24">
                      <a:extLst>
                        <a:ext uri="{28A0092B-C50C-407E-A947-70E740481C1C}">
                          <a14:useLocalDpi xmlns:a14="http://schemas.microsoft.com/office/drawing/2010/main" val="0"/>
                        </a:ext>
                      </a:extLst>
                    </a:blip>
                    <a:stretch>
                      <a:fillRect/>
                    </a:stretch>
                  </pic:blipFill>
                  <pic:spPr bwMode="auto">
                    <a:xfrm>
                      <a:off x="0" y="0"/>
                      <a:ext cx="5486400" cy="4791456"/>
                    </a:xfrm>
                    <a:prstGeom prst="rect">
                      <a:avLst/>
                    </a:prstGeom>
                    <a:ln>
                      <a:noFill/>
                    </a:ln>
                    <a:extLst>
                      <a:ext uri="{53640926-AAD7-44D8-BBD7-CCE9431645EC}">
                        <a14:shadowObscured xmlns:a14="http://schemas.microsoft.com/office/drawing/2010/main"/>
                      </a:ext>
                    </a:extLst>
                  </pic:spPr>
                </pic:pic>
              </a:graphicData>
            </a:graphic>
          </wp:inline>
        </w:drawing>
      </w:r>
    </w:p>
    <w:p w14:paraId="3A422B16" w14:textId="52F7C0AE" w:rsidR="00082599" w:rsidRDefault="00093F60" w:rsidP="00C04B34">
      <w:pPr>
        <w:pStyle w:val="Caption"/>
      </w:pPr>
      <w:bookmarkStart w:id="15" w:name="_Ref431567721"/>
      <w:r>
        <w:t xml:space="preserve">Figure </w:t>
      </w:r>
      <w:r w:rsidR="00FD36BE">
        <w:fldChar w:fldCharType="begin"/>
      </w:r>
      <w:r w:rsidR="00FD36BE">
        <w:instrText xml:space="preserve"> SEQ Figure \* ARABIC </w:instrText>
      </w:r>
      <w:r w:rsidR="00FD36BE">
        <w:fldChar w:fldCharType="separate"/>
      </w:r>
      <w:r w:rsidR="008A171A">
        <w:rPr>
          <w:noProof/>
        </w:rPr>
        <w:t>10</w:t>
      </w:r>
      <w:r w:rsidR="00FD36BE">
        <w:rPr>
          <w:noProof/>
        </w:rPr>
        <w:fldChar w:fldCharType="end"/>
      </w:r>
      <w:bookmarkEnd w:id="15"/>
      <w:r>
        <w:t xml:space="preserve">. XML generated by </w:t>
      </w:r>
      <w:r w:rsidR="000461B1">
        <w:t>the Security Control Editor</w:t>
      </w:r>
      <w:r>
        <w:t xml:space="preserve"> copy-past</w:t>
      </w:r>
      <w:r w:rsidR="005D5CE0">
        <w:t>ed</w:t>
      </w:r>
      <w:r>
        <w:t xml:space="preserve"> into a third party XML authoring software application.</w:t>
      </w:r>
    </w:p>
    <w:p w14:paraId="630781A5" w14:textId="77777777" w:rsidR="00AF7D69" w:rsidRDefault="00AF7D69" w:rsidP="00AF7D69">
      <w:pPr>
        <w:pStyle w:val="Heading2"/>
      </w:pPr>
      <w:bookmarkStart w:id="16" w:name="_Ref444011456"/>
      <w:r>
        <w:t>Cross References</w:t>
      </w:r>
      <w:bookmarkEnd w:id="16"/>
    </w:p>
    <w:p w14:paraId="20972895" w14:textId="2D820228" w:rsidR="009D0156" w:rsidRDefault="009D0156" w:rsidP="009D0156">
      <w:r>
        <w:t xml:space="preserve">The Baseline Tailor user interface provides two ways a user can display all Framework Core subcategories referencing a particular security control. The first way, discussed in </w:t>
      </w:r>
      <w:r>
        <w:fldChar w:fldCharType="begin"/>
      </w:r>
      <w:r>
        <w:instrText xml:space="preserve"> REF _Ref444074399 \r \h </w:instrText>
      </w:r>
      <w:r>
        <w:fldChar w:fldCharType="separate"/>
      </w:r>
      <w:r w:rsidR="00BC4D48">
        <w:t>4.1</w:t>
      </w:r>
      <w:r>
        <w:fldChar w:fldCharType="end"/>
      </w:r>
      <w:r>
        <w:t xml:space="preserve">, is by clicking a pushbutton in the Cyber Framework Browser tab with a link image. The second way, discussed in </w:t>
      </w:r>
      <w:r>
        <w:fldChar w:fldCharType="begin"/>
      </w:r>
      <w:r>
        <w:instrText xml:space="preserve"> REF _Ref436741328 \r \h </w:instrText>
      </w:r>
      <w:r>
        <w:fldChar w:fldCharType="separate"/>
      </w:r>
      <w:r w:rsidR="00BC4D48">
        <w:t>4.2</w:t>
      </w:r>
      <w:r>
        <w:fldChar w:fldCharType="end"/>
      </w:r>
      <w:r>
        <w:t xml:space="preserve">, is by clicking on the “Framework Core subcategories referencing…” </w:t>
      </w:r>
      <w:r w:rsidR="00F8765E">
        <w:t>push</w:t>
      </w:r>
      <w:r>
        <w:t>button in the Security Control Editor tab. Performing either action changes the focus to the Cross References tab.</w:t>
      </w:r>
    </w:p>
    <w:p w14:paraId="32057EB8" w14:textId="25020CBE" w:rsidR="00AF7D69" w:rsidRDefault="00AF7D69" w:rsidP="009D0156">
      <w:r>
        <w:t xml:space="preserve">The Cross References tab shows all Framework Core subcategories referencing whichever security control </w:t>
      </w:r>
      <w:r w:rsidR="009D0156">
        <w:t xml:space="preserve">was most recently selected – either by clicking a “link” </w:t>
      </w:r>
      <w:r w:rsidR="00F8765E">
        <w:t>push</w:t>
      </w:r>
      <w:r w:rsidR="009D0156">
        <w:t xml:space="preserve">button in the Cyber Framework Brower tab or by clicking the “Framework Core subcategories referencing…” </w:t>
      </w:r>
      <w:r w:rsidR="00F8765E">
        <w:t>push</w:t>
      </w:r>
      <w:r w:rsidR="009D0156">
        <w:t>button in the Security Control Editor tab. The Cross References tab displays the subcategories</w:t>
      </w:r>
      <w:r>
        <w:t xml:space="preserve"> as pushbuttons, which may be clicked to display the subcategory in the Cyber Framework Browser tab.</w:t>
      </w:r>
    </w:p>
    <w:p w14:paraId="17DB2247" w14:textId="53A29567" w:rsidR="00AF7D69" w:rsidRPr="00FA5847" w:rsidRDefault="00AF7D69" w:rsidP="00AF7D69">
      <w:r>
        <w:lastRenderedPageBreak/>
        <w:t xml:space="preserve">Suppose the Security Control Editor tab appears as shown in </w:t>
      </w:r>
      <w:r>
        <w:fldChar w:fldCharType="begin"/>
      </w:r>
      <w:r>
        <w:instrText xml:space="preserve"> REF _Ref427937499 \h </w:instrText>
      </w:r>
      <w:r>
        <w:fldChar w:fldCharType="separate"/>
      </w:r>
      <w:r w:rsidR="00BC4D48" w:rsidRPr="00C04B34">
        <w:t xml:space="preserve">Figure </w:t>
      </w:r>
      <w:r w:rsidR="00BC4D48">
        <w:rPr>
          <w:noProof/>
        </w:rPr>
        <w:t>4</w:t>
      </w:r>
      <w:r>
        <w:fldChar w:fldCharType="end"/>
      </w:r>
      <w:r w:rsidR="007E50DB">
        <w:t>, and the user has clicked the “Framework Core subcategories referencing IA-3” pushbutton</w:t>
      </w:r>
      <w:r>
        <w:t xml:space="preserve">. Then the Cross References tab would appear as shown in </w:t>
      </w:r>
      <w:r>
        <w:fldChar w:fldCharType="begin"/>
      </w:r>
      <w:r>
        <w:instrText xml:space="preserve"> REF _Ref437606196 \h </w:instrText>
      </w:r>
      <w:r>
        <w:fldChar w:fldCharType="separate"/>
      </w:r>
      <w:r w:rsidR="00BC4D48">
        <w:t xml:space="preserve">Figure </w:t>
      </w:r>
      <w:r w:rsidR="00BC4D48">
        <w:rPr>
          <w:noProof/>
        </w:rPr>
        <w:t>11</w:t>
      </w:r>
      <w:r>
        <w:fldChar w:fldCharType="end"/>
      </w:r>
      <w:r>
        <w:t xml:space="preserve">. As the figure shows, PR.AC-1 is the only subcategory referencing IA-3. </w:t>
      </w:r>
      <w:r w:rsidR="00AF51EE">
        <w:t xml:space="preserve">Clicking the PR.AC-2 pushbutton causes the focus to change to the Cyber Framework Browser tab, with </w:t>
      </w:r>
      <w:r w:rsidR="00BB3F0E">
        <w:t>PROTECT (PR) selected from the “Framework core function” radio buttons, PR.AC selected from the “Category” drop-down list, and “PR.AC-1” selected from the “Subcategory” drop-down list.</w:t>
      </w:r>
    </w:p>
    <w:p w14:paraId="4CBEB191" w14:textId="77777777" w:rsidR="00AF7D69" w:rsidRDefault="00AF7D69" w:rsidP="00AF7D69">
      <w:pPr>
        <w:keepNext/>
      </w:pPr>
      <w:r>
        <w:rPr>
          <w:noProof/>
        </w:rPr>
        <w:drawing>
          <wp:inline distT="0" distB="0" distL="0" distR="0" wp14:anchorId="5EF92881" wp14:editId="1793C983">
            <wp:extent cx="5486400" cy="5486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rossrefs-IA-3.png"/>
                    <pic:cNvPicPr/>
                  </pic:nvPicPr>
                  <pic:blipFill>
                    <a:blip r:embed="rId25">
                      <a:extLst>
                        <a:ext uri="{28A0092B-C50C-407E-A947-70E740481C1C}">
                          <a14:useLocalDpi xmlns:a14="http://schemas.microsoft.com/office/drawing/2010/main" val="0"/>
                        </a:ext>
                      </a:extLst>
                    </a:blip>
                    <a:stretch>
                      <a:fillRect/>
                    </a:stretch>
                  </pic:blipFill>
                  <pic:spPr>
                    <a:xfrm>
                      <a:off x="0" y="0"/>
                      <a:ext cx="5486400" cy="548640"/>
                    </a:xfrm>
                    <a:prstGeom prst="rect">
                      <a:avLst/>
                    </a:prstGeom>
                  </pic:spPr>
                </pic:pic>
              </a:graphicData>
            </a:graphic>
          </wp:inline>
        </w:drawing>
      </w:r>
    </w:p>
    <w:p w14:paraId="4AAEF538" w14:textId="5559A625" w:rsidR="00AF7D69" w:rsidRDefault="00AF7D69" w:rsidP="00AF7D69">
      <w:pPr>
        <w:pStyle w:val="Caption"/>
      </w:pPr>
      <w:bookmarkStart w:id="17" w:name="_Ref437606196"/>
      <w:r>
        <w:t xml:space="preserve">Figure </w:t>
      </w:r>
      <w:r w:rsidR="00FD36BE">
        <w:fldChar w:fldCharType="begin"/>
      </w:r>
      <w:r w:rsidR="00FD36BE">
        <w:instrText xml:space="preserve"> SEQ Figure \* ARABIC </w:instrText>
      </w:r>
      <w:r w:rsidR="00FD36BE">
        <w:fldChar w:fldCharType="separate"/>
      </w:r>
      <w:r w:rsidR="008A171A">
        <w:rPr>
          <w:noProof/>
        </w:rPr>
        <w:t>11</w:t>
      </w:r>
      <w:r w:rsidR="00FD36BE">
        <w:rPr>
          <w:noProof/>
        </w:rPr>
        <w:fldChar w:fldCharType="end"/>
      </w:r>
      <w:bookmarkEnd w:id="17"/>
      <w:r>
        <w:t>. Subcategory referencing IA-3.</w:t>
      </w:r>
    </w:p>
    <w:p w14:paraId="0422A8D0" w14:textId="3D5ECB57" w:rsidR="00AF51EE" w:rsidRPr="00AF51EE" w:rsidRDefault="00AF51EE" w:rsidP="00AF51EE">
      <w:r>
        <w:fldChar w:fldCharType="begin"/>
      </w:r>
      <w:r>
        <w:instrText xml:space="preserve"> REF _Ref437606767 \h </w:instrText>
      </w:r>
      <w:r>
        <w:fldChar w:fldCharType="separate"/>
      </w:r>
      <w:r w:rsidR="00BC4D48">
        <w:t xml:space="preserve">Figure </w:t>
      </w:r>
      <w:r w:rsidR="00BC4D48">
        <w:rPr>
          <w:noProof/>
        </w:rPr>
        <w:t>12</w:t>
      </w:r>
      <w:r>
        <w:fldChar w:fldCharType="end"/>
      </w:r>
      <w:r>
        <w:t xml:space="preserve"> shows the Cross References tab when the Security Control Editor selection is </w:t>
      </w:r>
      <w:r w:rsidR="009F2710">
        <w:t>AC-2</w:t>
      </w:r>
      <w:r>
        <w:t xml:space="preserve"> (</w:t>
      </w:r>
      <w:r w:rsidR="009F2710">
        <w:t>Account Management</w:t>
      </w:r>
      <w:r>
        <w:t xml:space="preserve">) from the </w:t>
      </w:r>
      <w:r w:rsidR="009F2710">
        <w:t>Access Control</w:t>
      </w:r>
      <w:r>
        <w:t xml:space="preserve"> family, and the user has clicked the “Framework Core subcategories referencing </w:t>
      </w:r>
      <w:r w:rsidR="009F2710">
        <w:t>AC-2</w:t>
      </w:r>
      <w:r>
        <w:t xml:space="preserve">” pushbutton. As </w:t>
      </w:r>
      <w:r>
        <w:fldChar w:fldCharType="begin"/>
      </w:r>
      <w:r>
        <w:instrText xml:space="preserve"> REF _Ref437606767 \h </w:instrText>
      </w:r>
      <w:r>
        <w:fldChar w:fldCharType="separate"/>
      </w:r>
      <w:r w:rsidR="00BC4D48">
        <w:t xml:space="preserve">Figure </w:t>
      </w:r>
      <w:r w:rsidR="00BC4D48">
        <w:rPr>
          <w:noProof/>
        </w:rPr>
        <w:t>12</w:t>
      </w:r>
      <w:r>
        <w:fldChar w:fldCharType="end"/>
      </w:r>
      <w:r>
        <w:t xml:space="preserve"> shows, four Framework Core subcategories reference </w:t>
      </w:r>
      <w:r w:rsidR="009F2710">
        <w:t>AC-2</w:t>
      </w:r>
      <w:r w:rsidR="00BB3F0E">
        <w:t xml:space="preserve">. Clicking any of these subcategory pushbuttons causes a focus change to the Cyber Framework Browser tab, with the appropriate </w:t>
      </w:r>
      <w:r w:rsidR="002158FF">
        <w:t>widget selections</w:t>
      </w:r>
      <w:r w:rsidR="00BB3F0E">
        <w:t>.</w:t>
      </w:r>
    </w:p>
    <w:p w14:paraId="3502549D" w14:textId="77777777" w:rsidR="00AF7D69" w:rsidRDefault="00AF7D69" w:rsidP="00AF7D69">
      <w:pPr>
        <w:keepNext/>
      </w:pPr>
      <w:r>
        <w:rPr>
          <w:noProof/>
        </w:rPr>
        <w:drawing>
          <wp:inline distT="0" distB="0" distL="0" distR="0" wp14:anchorId="1BA6689B" wp14:editId="41FF532C">
            <wp:extent cx="5486400" cy="850532"/>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rossrefs-CM-8.png"/>
                    <pic:cNvPicPr/>
                  </pic:nvPicPr>
                  <pic:blipFill>
                    <a:blip r:embed="rId26">
                      <a:extLst>
                        <a:ext uri="{28A0092B-C50C-407E-A947-70E740481C1C}">
                          <a14:useLocalDpi xmlns:a14="http://schemas.microsoft.com/office/drawing/2010/main" val="0"/>
                        </a:ext>
                      </a:extLst>
                    </a:blip>
                    <a:stretch>
                      <a:fillRect/>
                    </a:stretch>
                  </pic:blipFill>
                  <pic:spPr>
                    <a:xfrm>
                      <a:off x="0" y="0"/>
                      <a:ext cx="5486400" cy="850532"/>
                    </a:xfrm>
                    <a:prstGeom prst="rect">
                      <a:avLst/>
                    </a:prstGeom>
                  </pic:spPr>
                </pic:pic>
              </a:graphicData>
            </a:graphic>
          </wp:inline>
        </w:drawing>
      </w:r>
    </w:p>
    <w:p w14:paraId="08CB7AEB" w14:textId="144FE3B7" w:rsidR="00AF7D69" w:rsidRPr="00AF7D69" w:rsidRDefault="00AF7D69" w:rsidP="00AF7D69">
      <w:pPr>
        <w:pStyle w:val="Caption"/>
      </w:pPr>
      <w:bookmarkStart w:id="18" w:name="_Ref437606767"/>
      <w:r>
        <w:t xml:space="preserve">Figure </w:t>
      </w:r>
      <w:r w:rsidR="00FD36BE">
        <w:fldChar w:fldCharType="begin"/>
      </w:r>
      <w:r w:rsidR="00FD36BE">
        <w:instrText xml:space="preserve"> SEQ Figure \* ARABIC </w:instrText>
      </w:r>
      <w:r w:rsidR="00FD36BE">
        <w:fldChar w:fldCharType="separate"/>
      </w:r>
      <w:r w:rsidR="008A171A">
        <w:rPr>
          <w:noProof/>
        </w:rPr>
        <w:t>12</w:t>
      </w:r>
      <w:r w:rsidR="00FD36BE">
        <w:rPr>
          <w:noProof/>
        </w:rPr>
        <w:fldChar w:fldCharType="end"/>
      </w:r>
      <w:bookmarkEnd w:id="18"/>
      <w:r>
        <w:t xml:space="preserve">. Subcategories referencing </w:t>
      </w:r>
      <w:r w:rsidR="009F2710">
        <w:t>AC-2</w:t>
      </w:r>
      <w:r>
        <w:t>.</w:t>
      </w:r>
    </w:p>
    <w:p w14:paraId="67575028" w14:textId="1D9E9781" w:rsidR="00C06D09" w:rsidRDefault="00C06D09" w:rsidP="00B14FE8">
      <w:pPr>
        <w:pStyle w:val="Heading2"/>
      </w:pPr>
      <w:bookmarkStart w:id="19" w:name="_Ref436741750"/>
      <w:bookmarkStart w:id="20" w:name="_Ref431562777"/>
      <w:r>
        <w:t>Framework Profile</w:t>
      </w:r>
      <w:bookmarkEnd w:id="19"/>
    </w:p>
    <w:p w14:paraId="77DACFE7" w14:textId="61B88E36" w:rsidR="00A340AE" w:rsidRDefault="00A340AE" w:rsidP="00A340AE">
      <w:r>
        <w:t xml:space="preserve">The Framework </w:t>
      </w:r>
      <w:r w:rsidR="004D4445">
        <w:t>Profile</w:t>
      </w:r>
      <w:r>
        <w:t xml:space="preserve"> tab</w:t>
      </w:r>
      <w:r w:rsidR="00F55C00">
        <w:t xml:space="preserve">, shown in </w:t>
      </w:r>
      <w:r w:rsidR="00F55C00">
        <w:fldChar w:fldCharType="begin"/>
      </w:r>
      <w:r w:rsidR="00F55C00">
        <w:instrText xml:space="preserve"> REF _Ref437527061 \h </w:instrText>
      </w:r>
      <w:r w:rsidR="00F55C00">
        <w:fldChar w:fldCharType="separate"/>
      </w:r>
      <w:r w:rsidR="00BC4D48">
        <w:t xml:space="preserve">Figure </w:t>
      </w:r>
      <w:r w:rsidR="00BC4D48">
        <w:rPr>
          <w:noProof/>
        </w:rPr>
        <w:t>13</w:t>
      </w:r>
      <w:r w:rsidR="00F55C00">
        <w:fldChar w:fldCharType="end"/>
      </w:r>
      <w:r w:rsidR="00F55C00">
        <w:t>,</w:t>
      </w:r>
      <w:r>
        <w:t xml:space="preserve"> </w:t>
      </w:r>
      <w:r w:rsidR="00A63677">
        <w:t xml:space="preserve">allows users to </w:t>
      </w:r>
      <w:r w:rsidR="00F55C00">
        <w:t xml:space="preserve">add any subcategory to or remove any subcategory from the current Framework Profile. </w:t>
      </w:r>
      <w:r w:rsidR="007E4DBC">
        <w:t>The</w:t>
      </w:r>
      <w:r w:rsidR="00A22BF7">
        <w:t>re are</w:t>
      </w:r>
      <w:r w:rsidR="007E4DBC">
        <w:t xml:space="preserve"> pushbuttons </w:t>
      </w:r>
      <w:r w:rsidR="00A22BF7">
        <w:t xml:space="preserve">for every Framework Core subcategory. </w:t>
      </w:r>
      <w:r w:rsidR="00A63677">
        <w:t xml:space="preserve">The user can determine which subcategories are in the Profile by checking or unchecking the box to the left of the subcategory’s pushbutton. </w:t>
      </w:r>
      <w:r w:rsidR="00897929">
        <w:t xml:space="preserve">Any subcategory added to the Profile by clicking the Cyber Framework Browser tab’s “Add to Profile” pushbutton </w:t>
      </w:r>
      <w:r w:rsidR="00A0308E">
        <w:t xml:space="preserve">(see </w:t>
      </w:r>
      <w:r w:rsidR="00A0308E">
        <w:fldChar w:fldCharType="begin"/>
      </w:r>
      <w:r w:rsidR="00A0308E">
        <w:instrText xml:space="preserve"> REF _Ref436732840 \h </w:instrText>
      </w:r>
      <w:r w:rsidR="00A0308E">
        <w:fldChar w:fldCharType="separate"/>
      </w:r>
      <w:r w:rsidR="00BC4D48">
        <w:t xml:space="preserve">Figure </w:t>
      </w:r>
      <w:r w:rsidR="00BC4D48">
        <w:rPr>
          <w:noProof/>
        </w:rPr>
        <w:t>3</w:t>
      </w:r>
      <w:r w:rsidR="00A0308E">
        <w:fldChar w:fldCharType="end"/>
      </w:r>
      <w:r w:rsidR="00A0308E">
        <w:t xml:space="preserve">) </w:t>
      </w:r>
      <w:r w:rsidR="00897929">
        <w:t xml:space="preserve">will have a checkmark. </w:t>
      </w:r>
      <w:r w:rsidR="00A63677">
        <w:t xml:space="preserve">Clicking on a </w:t>
      </w:r>
      <w:r w:rsidR="00897929">
        <w:t xml:space="preserve">subcategory </w:t>
      </w:r>
      <w:r w:rsidR="00A63677">
        <w:t xml:space="preserve">pushbutton causes the user interface to switch to the Cyber Framework Browser tab, with the “Subcategory” drop-down value set to the pushbutton’s subcategory, the “Category” drop-down value set to the category to which the subcategory belongs, and the “Framework core function” radio button selection set to the function to which the category belongs. For example, </w:t>
      </w:r>
      <w:r w:rsidR="00BA658F">
        <w:t>suppose</w:t>
      </w:r>
      <w:r w:rsidR="00A63677">
        <w:t xml:space="preserve"> a user were to click on the pushbutton in </w:t>
      </w:r>
      <w:r w:rsidR="00A63677">
        <w:fldChar w:fldCharType="begin"/>
      </w:r>
      <w:r w:rsidR="00A63677">
        <w:instrText xml:space="preserve"> REF _Ref437527061 \h </w:instrText>
      </w:r>
      <w:r w:rsidR="00A63677">
        <w:fldChar w:fldCharType="separate"/>
      </w:r>
      <w:r w:rsidR="00BC4D48">
        <w:t xml:space="preserve">Figure </w:t>
      </w:r>
      <w:r w:rsidR="00BC4D48">
        <w:rPr>
          <w:noProof/>
        </w:rPr>
        <w:t>13</w:t>
      </w:r>
      <w:r w:rsidR="00A63677">
        <w:fldChar w:fldCharType="end"/>
      </w:r>
      <w:r w:rsidR="00BA658F">
        <w:t xml:space="preserve"> with label PR.AC-1. This would result in the user interface appearing as in </w:t>
      </w:r>
      <w:r w:rsidR="00BA658F">
        <w:fldChar w:fldCharType="begin"/>
      </w:r>
      <w:r w:rsidR="00BA658F">
        <w:instrText xml:space="preserve"> REF _Ref436732840 \h </w:instrText>
      </w:r>
      <w:r w:rsidR="00BA658F">
        <w:fldChar w:fldCharType="separate"/>
      </w:r>
      <w:r w:rsidR="00BC4D48">
        <w:t xml:space="preserve">Figure </w:t>
      </w:r>
      <w:r w:rsidR="00BC4D48">
        <w:rPr>
          <w:noProof/>
        </w:rPr>
        <w:t>3</w:t>
      </w:r>
      <w:r w:rsidR="00BA658F">
        <w:fldChar w:fldCharType="end"/>
      </w:r>
      <w:r w:rsidR="000012EF">
        <w:rPr>
          <w:rStyle w:val="FootnoteReference"/>
        </w:rPr>
        <w:footnoteReference w:id="4"/>
      </w:r>
      <w:r w:rsidR="00BA658F">
        <w:t>.</w:t>
      </w:r>
    </w:p>
    <w:p w14:paraId="6826F0D3" w14:textId="77777777" w:rsidR="00A340AE" w:rsidRPr="00A340AE" w:rsidRDefault="00A340AE" w:rsidP="00A340AE"/>
    <w:p w14:paraId="28721A49" w14:textId="77777777" w:rsidR="00162F67" w:rsidRDefault="0032716F" w:rsidP="00162F67">
      <w:pPr>
        <w:keepNext/>
      </w:pPr>
      <w:r>
        <w:rPr>
          <w:noProof/>
        </w:rPr>
        <w:drawing>
          <wp:inline distT="0" distB="0" distL="0" distR="0" wp14:anchorId="5CDD246E" wp14:editId="1DB53D58">
            <wp:extent cx="5486400" cy="2660904"/>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rofile-tab.png"/>
                    <pic:cNvPicPr/>
                  </pic:nvPicPr>
                  <pic:blipFill>
                    <a:blip r:embed="rId27">
                      <a:extLst>
                        <a:ext uri="{28A0092B-C50C-407E-A947-70E740481C1C}">
                          <a14:useLocalDpi xmlns:a14="http://schemas.microsoft.com/office/drawing/2010/main" val="0"/>
                        </a:ext>
                      </a:extLst>
                    </a:blip>
                    <a:stretch>
                      <a:fillRect/>
                    </a:stretch>
                  </pic:blipFill>
                  <pic:spPr>
                    <a:xfrm>
                      <a:off x="0" y="0"/>
                      <a:ext cx="5486400" cy="2660904"/>
                    </a:xfrm>
                    <a:prstGeom prst="rect">
                      <a:avLst/>
                    </a:prstGeom>
                  </pic:spPr>
                </pic:pic>
              </a:graphicData>
            </a:graphic>
          </wp:inline>
        </w:drawing>
      </w:r>
    </w:p>
    <w:p w14:paraId="4F359325" w14:textId="1778C565" w:rsidR="0032716F" w:rsidRDefault="00162F67" w:rsidP="00C04B34">
      <w:pPr>
        <w:pStyle w:val="Caption"/>
      </w:pPr>
      <w:bookmarkStart w:id="21" w:name="_Ref437527061"/>
      <w:r>
        <w:t xml:space="preserve">Figure </w:t>
      </w:r>
      <w:r w:rsidR="00FD36BE">
        <w:fldChar w:fldCharType="begin"/>
      </w:r>
      <w:r w:rsidR="00FD36BE">
        <w:instrText xml:space="preserve"> SEQ Figure \* ARABIC </w:instrText>
      </w:r>
      <w:r w:rsidR="00FD36BE">
        <w:fldChar w:fldCharType="separate"/>
      </w:r>
      <w:r w:rsidR="008A171A">
        <w:rPr>
          <w:noProof/>
        </w:rPr>
        <w:t>13</w:t>
      </w:r>
      <w:r w:rsidR="00FD36BE">
        <w:rPr>
          <w:noProof/>
        </w:rPr>
        <w:fldChar w:fldCharType="end"/>
      </w:r>
      <w:bookmarkEnd w:id="21"/>
      <w:r>
        <w:t>. Framework Profile tab.</w:t>
      </w:r>
    </w:p>
    <w:p w14:paraId="41DAFA30" w14:textId="167C35C9" w:rsidR="008619F0" w:rsidRDefault="008619F0" w:rsidP="00737DF1">
      <w:r>
        <w:t xml:space="preserve">The Profile shown in </w:t>
      </w:r>
      <w:r>
        <w:fldChar w:fldCharType="begin"/>
      </w:r>
      <w:r>
        <w:instrText xml:space="preserve"> REF _Ref437527061 \h </w:instrText>
      </w:r>
      <w:r>
        <w:fldChar w:fldCharType="separate"/>
      </w:r>
      <w:r w:rsidR="00BC4D48">
        <w:t xml:space="preserve">Figure </w:t>
      </w:r>
      <w:r w:rsidR="00BC4D48">
        <w:rPr>
          <w:noProof/>
        </w:rPr>
        <w:t>13</w:t>
      </w:r>
      <w:r>
        <w:fldChar w:fldCharType="end"/>
      </w:r>
      <w:r>
        <w:t xml:space="preserve"> contains </w:t>
      </w:r>
      <w:r w:rsidR="00497E15">
        <w:t>all five subcategories of category PR.AC</w:t>
      </w:r>
      <w:r>
        <w:t>. If the “</w:t>
      </w:r>
      <w:r w:rsidRPr="008619F0">
        <w:t>Restrict controls to Framework Profile informative references</w:t>
      </w:r>
      <w:r>
        <w:t xml:space="preserve">” box in the Security Control Editor tab is checked, then the Security Control Editor’s “Control family” and </w:t>
      </w:r>
      <w:r w:rsidR="00C81524">
        <w:t>“</w:t>
      </w:r>
      <w:r>
        <w:t xml:space="preserve">Control” drop-down choices will be restricted to only those controls referenced by </w:t>
      </w:r>
      <w:r w:rsidR="00497E15">
        <w:t>the subcategories of PR.AC</w:t>
      </w:r>
      <w:r>
        <w:t>.</w:t>
      </w:r>
    </w:p>
    <w:p w14:paraId="27EA5825" w14:textId="5163005F" w:rsidR="00737DF1" w:rsidRPr="00737DF1" w:rsidRDefault="00737DF1" w:rsidP="00737DF1">
      <w:r>
        <w:t xml:space="preserve">The non-editable “XML representation” text field at the bottom of </w:t>
      </w:r>
      <w:r>
        <w:fldChar w:fldCharType="begin"/>
      </w:r>
      <w:r>
        <w:instrText xml:space="preserve"> REF _Ref437527061 \h </w:instrText>
      </w:r>
      <w:r>
        <w:fldChar w:fldCharType="separate"/>
      </w:r>
      <w:r w:rsidR="00BC4D48">
        <w:t xml:space="preserve">Figure </w:t>
      </w:r>
      <w:r w:rsidR="00BC4D48">
        <w:rPr>
          <w:noProof/>
        </w:rPr>
        <w:t>13</w:t>
      </w:r>
      <w:r>
        <w:fldChar w:fldCharType="end"/>
      </w:r>
      <w:r w:rsidR="00897929">
        <w:t xml:space="preserve"> </w:t>
      </w:r>
      <w:r w:rsidR="00897929" w:rsidRPr="00F530DC">
        <w:t xml:space="preserve">shows XML </w:t>
      </w:r>
      <w:r w:rsidR="00897929">
        <w:t>updated</w:t>
      </w:r>
      <w:r w:rsidR="00897929" w:rsidRPr="00F530DC">
        <w:t xml:space="preserve"> on the fly based on</w:t>
      </w:r>
      <w:r w:rsidR="00897929">
        <w:t xml:space="preserve"> which subcategory checkboxes are checked.</w:t>
      </w:r>
      <w:r w:rsidR="00FA5847">
        <w:t xml:space="preserve"> As with the XML generated in the Security Control Editor tab, this XML can be copy-pasted into a third-party authoring application</w:t>
      </w:r>
      <w:r w:rsidR="008619F0">
        <w:t>.</w:t>
      </w:r>
    </w:p>
    <w:p w14:paraId="658364AA" w14:textId="79BA7870" w:rsidR="00405F6F" w:rsidRDefault="00CF5D48" w:rsidP="002A3F16">
      <w:pPr>
        <w:pStyle w:val="Heading1"/>
      </w:pPr>
      <w:bookmarkStart w:id="22" w:name="_Ref431395618"/>
      <w:bookmarkStart w:id="23" w:name="_Ref436666397"/>
      <w:bookmarkEnd w:id="20"/>
      <w:r>
        <w:t>Bringing it A</w:t>
      </w:r>
      <w:r w:rsidR="00FC535E">
        <w:t>ll Together</w:t>
      </w:r>
    </w:p>
    <w:p w14:paraId="488AF6E5" w14:textId="7566DE33" w:rsidR="003C0459" w:rsidRDefault="00405F6F" w:rsidP="00405F6F">
      <w:r>
        <w:t xml:space="preserve">Section </w:t>
      </w:r>
      <w:r w:rsidR="00B55C64">
        <w:fldChar w:fldCharType="begin"/>
      </w:r>
      <w:r w:rsidR="00B55C64">
        <w:instrText xml:space="preserve"> REF _Ref427842523 \r \h </w:instrText>
      </w:r>
      <w:r w:rsidR="00B55C64">
        <w:fldChar w:fldCharType="separate"/>
      </w:r>
      <w:r w:rsidR="00B55C64">
        <w:t>4</w:t>
      </w:r>
      <w:r w:rsidR="00B55C64">
        <w:fldChar w:fldCharType="end"/>
      </w:r>
      <w:r w:rsidR="00B55C64">
        <w:t xml:space="preserve"> </w:t>
      </w:r>
      <w:r w:rsidR="00C624C1">
        <w:t>covered</w:t>
      </w:r>
      <w:r w:rsidR="009202DE">
        <w:t xml:space="preserve"> two Baseline Tailor usage scenarios</w:t>
      </w:r>
      <w:r w:rsidR="00B55C64">
        <w:t xml:space="preserve">: </w:t>
      </w:r>
      <w:r w:rsidR="003E05AB">
        <w:t xml:space="preserve">security control </w:t>
      </w:r>
      <w:r w:rsidR="00B55C64">
        <w:t>tailoring and Framework Profile</w:t>
      </w:r>
      <w:r w:rsidR="003E05AB">
        <w:t xml:space="preserve"> development</w:t>
      </w:r>
      <w:r w:rsidR="00B55C64">
        <w:t xml:space="preserve">. </w:t>
      </w:r>
      <w:r w:rsidR="009202DE">
        <w:t>Another</w:t>
      </w:r>
      <w:r w:rsidR="00B55C64">
        <w:t xml:space="preserve"> use for Baseline Tail</w:t>
      </w:r>
      <w:r w:rsidR="009B566B">
        <w:t xml:space="preserve">or is as a </w:t>
      </w:r>
      <w:r w:rsidR="00397090">
        <w:t>tool</w:t>
      </w:r>
      <w:r w:rsidR="009B566B">
        <w:t xml:space="preserve"> for </w:t>
      </w:r>
      <w:r w:rsidR="00397090">
        <w:t xml:space="preserve">synthesizing </w:t>
      </w:r>
      <w:r w:rsidR="00FF05E1">
        <w:t xml:space="preserve">into a coherent whole the </w:t>
      </w:r>
      <w:r w:rsidR="009B566B">
        <w:t xml:space="preserve">security guidance from </w:t>
      </w:r>
      <w:r w:rsidR="00B73250">
        <w:t>the Framework Core, NIST SP 800-53 security control catalog, and NIST SP 800-82 ICS overlay.</w:t>
      </w:r>
      <w:r w:rsidR="00A41E70">
        <w:t xml:space="preserve"> </w:t>
      </w:r>
      <w:r w:rsidR="00B76C9C">
        <w:t>Without Baseline Tailor, an individual wishing to use these specifications together would have to deal with three separate information sources, each organized differently. Baseline Tailor</w:t>
      </w:r>
      <w:r w:rsidR="00FF05E1">
        <w:t>’s</w:t>
      </w:r>
      <w:r w:rsidR="00B76C9C">
        <w:t xml:space="preserve"> </w:t>
      </w:r>
      <w:r w:rsidR="00FF05E1">
        <w:t>user interface</w:t>
      </w:r>
      <w:r w:rsidR="00B76C9C">
        <w:t xml:space="preserve"> </w:t>
      </w:r>
      <w:r w:rsidR="00FF05E1">
        <w:t>makes</w:t>
      </w:r>
      <w:r w:rsidR="00B76C9C">
        <w:t xml:space="preserve"> it easier to use the specifications together</w:t>
      </w:r>
      <w:r w:rsidR="001906E2">
        <w:t xml:space="preserve">. Additionally, Baseline Tailor provides </w:t>
      </w:r>
      <w:r w:rsidR="00FC4176">
        <w:t>new</w:t>
      </w:r>
      <w:r w:rsidR="001906E2">
        <w:t xml:space="preserve"> information derived through integrating the disparate information sources – information </w:t>
      </w:r>
      <w:r w:rsidR="00FC4176">
        <w:t xml:space="preserve">not </w:t>
      </w:r>
      <w:r w:rsidR="003C2386">
        <w:t>obvious</w:t>
      </w:r>
      <w:r w:rsidR="00FC4176">
        <w:t xml:space="preserve"> </w:t>
      </w:r>
      <w:r w:rsidR="003C2386">
        <w:t>from</w:t>
      </w:r>
      <w:r w:rsidR="00FC4176">
        <w:t xml:space="preserve"> studying </w:t>
      </w:r>
      <w:r w:rsidR="003C2386">
        <w:t>each</w:t>
      </w:r>
      <w:r w:rsidR="00FC4176">
        <w:t xml:space="preserve"> specification in isolation.</w:t>
      </w:r>
    </w:p>
    <w:p w14:paraId="5941FDCA" w14:textId="30E5DA32" w:rsidR="00405F6F" w:rsidRDefault="00A41E70" w:rsidP="00405F6F">
      <w:r>
        <w:t xml:space="preserve">For example, suppose a </w:t>
      </w:r>
      <w:r w:rsidR="000409AE">
        <w:t>cybersecurity analyst</w:t>
      </w:r>
      <w:r>
        <w:t xml:space="preserve"> wants to protect </w:t>
      </w:r>
      <w:r w:rsidR="000409AE">
        <w:t>a Distributed Control System (DCS), a type of ICS commonly used to control production systems within a manufacturing facility,</w:t>
      </w:r>
      <w:r w:rsidR="002F0AFB">
        <w:t xml:space="preserve"> from unauthorized access</w:t>
      </w:r>
      <w:r w:rsidR="000409AE">
        <w:t>.</w:t>
      </w:r>
      <w:r w:rsidR="004040B4">
        <w:t xml:space="preserve"> </w:t>
      </w:r>
      <w:r w:rsidR="002F0AFB">
        <w:t xml:space="preserve">The </w:t>
      </w:r>
      <w:r w:rsidR="003C0459">
        <w:t>analyst</w:t>
      </w:r>
      <w:r w:rsidR="00FB7708">
        <w:t xml:space="preserve"> decides to use Baseline Tailor </w:t>
      </w:r>
      <w:r w:rsidR="00B31A45">
        <w:t xml:space="preserve">to help determine which security controls should be </w:t>
      </w:r>
      <w:r w:rsidR="004F38F1">
        <w:t>selected for implementation</w:t>
      </w:r>
      <w:r w:rsidR="00B31A45">
        <w:t xml:space="preserve">. The analyst begins by checking the NIST SP 800-82 box in the preferences dialog (shown in </w:t>
      </w:r>
      <w:r w:rsidR="00B31A45">
        <w:fldChar w:fldCharType="begin"/>
      </w:r>
      <w:r w:rsidR="00B31A45">
        <w:instrText xml:space="preserve"> REF _Ref443905425 \h </w:instrText>
      </w:r>
      <w:r w:rsidR="00B31A45">
        <w:fldChar w:fldCharType="separate"/>
      </w:r>
      <w:r w:rsidR="00B31A45">
        <w:t xml:space="preserve">Figure </w:t>
      </w:r>
      <w:r w:rsidR="00B31A45">
        <w:rPr>
          <w:noProof/>
        </w:rPr>
        <w:t>2</w:t>
      </w:r>
      <w:r w:rsidR="00B31A45">
        <w:fldChar w:fldCharType="end"/>
      </w:r>
      <w:r w:rsidR="00B31A45">
        <w:t xml:space="preserve">). In the Cyber Framework </w:t>
      </w:r>
      <w:r w:rsidR="00B31A45">
        <w:lastRenderedPageBreak/>
        <w:t>Browser tab, the analyst then chooses the PROTECT (PR) core function and Access Control (PR.AC) category</w:t>
      </w:r>
      <w:r w:rsidR="005A2023">
        <w:t xml:space="preserve"> (shown in </w:t>
      </w:r>
      <w:r w:rsidR="005A2023">
        <w:fldChar w:fldCharType="begin"/>
      </w:r>
      <w:r w:rsidR="005A2023">
        <w:instrText xml:space="preserve"> REF _Ref436732840 \h </w:instrText>
      </w:r>
      <w:r w:rsidR="005A2023">
        <w:fldChar w:fldCharType="separate"/>
      </w:r>
      <w:r w:rsidR="005A2023">
        <w:t xml:space="preserve">Figure </w:t>
      </w:r>
      <w:r w:rsidR="005A2023">
        <w:rPr>
          <w:noProof/>
        </w:rPr>
        <w:t>3</w:t>
      </w:r>
      <w:r w:rsidR="005A2023">
        <w:fldChar w:fldCharType="end"/>
      </w:r>
      <w:r w:rsidR="005A2023">
        <w:t>)</w:t>
      </w:r>
      <w:r w:rsidR="00B31A45">
        <w:t>.</w:t>
      </w:r>
      <w:r w:rsidR="005A2023">
        <w:t xml:space="preserve"> </w:t>
      </w:r>
      <w:r w:rsidR="009936DE">
        <w:t xml:space="preserve">Using the Subcategory drop-down list, the analyst next looks at PR.AC’s five subcategories and decides to create a Profile containing them. To do so, the analyst switches to the Framework Profile tab and makes the selections shown in </w:t>
      </w:r>
      <w:r w:rsidR="009936DE">
        <w:fldChar w:fldCharType="begin"/>
      </w:r>
      <w:r w:rsidR="009936DE">
        <w:instrText xml:space="preserve"> REF _Ref437527061 \h </w:instrText>
      </w:r>
      <w:r w:rsidR="009936DE">
        <w:fldChar w:fldCharType="separate"/>
      </w:r>
      <w:r w:rsidR="009936DE">
        <w:t xml:space="preserve">Figure </w:t>
      </w:r>
      <w:r w:rsidR="009936DE">
        <w:rPr>
          <w:noProof/>
        </w:rPr>
        <w:t>13</w:t>
      </w:r>
      <w:r w:rsidR="009936DE">
        <w:fldChar w:fldCharType="end"/>
      </w:r>
      <w:r w:rsidR="009936DE">
        <w:t>.</w:t>
      </w:r>
    </w:p>
    <w:p w14:paraId="16A8877E" w14:textId="34309C9C" w:rsidR="009936DE" w:rsidRDefault="009936DE" w:rsidP="00E82903">
      <w:r>
        <w:t xml:space="preserve">The analyst now switches to the Security Control Editor tab </w:t>
      </w:r>
      <w:r w:rsidR="00A35ABD">
        <w:t xml:space="preserve">and </w:t>
      </w:r>
      <w:r>
        <w:t>check</w:t>
      </w:r>
      <w:r w:rsidR="00A35ABD">
        <w:t>s</w:t>
      </w:r>
      <w:r>
        <w:t xml:space="preserve"> the box restricting control choices to only those that are referenced by </w:t>
      </w:r>
      <w:r w:rsidR="00F649F0">
        <w:t>subcategories of PR.AC.</w:t>
      </w:r>
      <w:r>
        <w:t xml:space="preserve"> </w:t>
      </w:r>
      <w:r w:rsidR="00A35ABD">
        <w:t xml:space="preserve">As shown in </w:t>
      </w:r>
      <w:r w:rsidR="00A35ABD">
        <w:fldChar w:fldCharType="begin"/>
      </w:r>
      <w:r w:rsidR="00A35ABD">
        <w:instrText xml:space="preserve"> REF _Ref445194199 \h </w:instrText>
      </w:r>
      <w:r w:rsidR="00A35ABD">
        <w:fldChar w:fldCharType="separate"/>
      </w:r>
      <w:r w:rsidR="00A35ABD">
        <w:t xml:space="preserve">Figure </w:t>
      </w:r>
      <w:r w:rsidR="00A35ABD">
        <w:rPr>
          <w:noProof/>
        </w:rPr>
        <w:t>14</w:t>
      </w:r>
      <w:r w:rsidR="00A35ABD">
        <w:fldChar w:fldCharType="end"/>
      </w:r>
      <w:r w:rsidR="00A35ABD">
        <w:t>, The PR.AC subcategories reference only four of the eighteen control families.</w:t>
      </w:r>
      <w:r w:rsidR="00C81524">
        <w:t xml:space="preserve"> Now suppose the analyst selects ACCESS CONTROL from the “Control family” drop-down list, and then chooses “AC-2 – ACCOUNT MANAGEMENT” from the “Control” drop-down list populated with </w:t>
      </w:r>
      <w:r w:rsidR="004F38F1">
        <w:t>the subset</w:t>
      </w:r>
      <w:r w:rsidR="00C81524">
        <w:t xml:space="preserve"> of the Access Control family that the Profile references (</w:t>
      </w:r>
      <w:r w:rsidR="00C81524">
        <w:fldChar w:fldCharType="begin"/>
      </w:r>
      <w:r w:rsidR="00C81524">
        <w:instrText xml:space="preserve"> REF _Ref445219615 \h </w:instrText>
      </w:r>
      <w:r w:rsidR="00C81524">
        <w:fldChar w:fldCharType="separate"/>
      </w:r>
      <w:r w:rsidR="00C81524">
        <w:t xml:space="preserve">Figure </w:t>
      </w:r>
      <w:r w:rsidR="00C81524">
        <w:rPr>
          <w:noProof/>
        </w:rPr>
        <w:t>15</w:t>
      </w:r>
      <w:r w:rsidR="00C81524">
        <w:fldChar w:fldCharType="end"/>
      </w:r>
      <w:r w:rsidR="00C81524">
        <w:t>).</w:t>
      </w:r>
      <w:r w:rsidR="00E82903" w:rsidRPr="00E82903">
        <w:t xml:space="preserve"> </w:t>
      </w:r>
      <w:r w:rsidR="00E82903">
        <w:t xml:space="preserve">The Security Control Editor tab now displays the user interface widgets for tailoring AC-2, the upper portion of which are shown in </w:t>
      </w:r>
      <w:r w:rsidR="00E82903">
        <w:fldChar w:fldCharType="begin"/>
      </w:r>
      <w:r w:rsidR="00E82903">
        <w:instrText xml:space="preserve"> REF _Ref445287740 \h </w:instrText>
      </w:r>
      <w:r w:rsidR="00E82903">
        <w:fldChar w:fldCharType="separate"/>
      </w:r>
      <w:r w:rsidR="00E82903">
        <w:t xml:space="preserve">Figure </w:t>
      </w:r>
      <w:r w:rsidR="00E82903">
        <w:rPr>
          <w:noProof/>
        </w:rPr>
        <w:t>16</w:t>
      </w:r>
      <w:r w:rsidR="00E82903">
        <w:fldChar w:fldCharType="end"/>
      </w:r>
      <w:r w:rsidR="00E82903">
        <w:t>.</w:t>
      </w:r>
    </w:p>
    <w:p w14:paraId="1C8F3E4F" w14:textId="36EE6D92" w:rsidR="00730BAE" w:rsidRDefault="00730BAE" w:rsidP="00405F6F"/>
    <w:p w14:paraId="107DD5B0" w14:textId="77777777" w:rsidR="00F649F0" w:rsidRDefault="00730BAE" w:rsidP="00F649F0">
      <w:pPr>
        <w:keepNext/>
      </w:pPr>
      <w:r>
        <w:rPr>
          <w:noProof/>
        </w:rPr>
        <w:drawing>
          <wp:inline distT="0" distB="0" distL="0" distR="0" wp14:anchorId="53B63CCF" wp14:editId="350DB81F">
            <wp:extent cx="5486400" cy="129844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R.AC-constrained.png"/>
                    <pic:cNvPicPr/>
                  </pic:nvPicPr>
                  <pic:blipFill>
                    <a:blip r:embed="rId28">
                      <a:extLst>
                        <a:ext uri="{28A0092B-C50C-407E-A947-70E740481C1C}">
                          <a14:useLocalDpi xmlns:a14="http://schemas.microsoft.com/office/drawing/2010/main" val="0"/>
                        </a:ext>
                      </a:extLst>
                    </a:blip>
                    <a:stretch>
                      <a:fillRect/>
                    </a:stretch>
                  </pic:blipFill>
                  <pic:spPr bwMode="auto">
                    <a:xfrm>
                      <a:off x="0" y="0"/>
                      <a:ext cx="5486400" cy="1298448"/>
                    </a:xfrm>
                    <a:prstGeom prst="rect">
                      <a:avLst/>
                    </a:prstGeom>
                    <a:ln>
                      <a:noFill/>
                    </a:ln>
                    <a:extLst>
                      <a:ext uri="{53640926-AAD7-44D8-BBD7-CCE9431645EC}">
                        <a14:shadowObscured xmlns:a14="http://schemas.microsoft.com/office/drawing/2010/main"/>
                      </a:ext>
                    </a:extLst>
                  </pic:spPr>
                </pic:pic>
              </a:graphicData>
            </a:graphic>
          </wp:inline>
        </w:drawing>
      </w:r>
    </w:p>
    <w:p w14:paraId="1EBD070E" w14:textId="78E526CF" w:rsidR="00730BAE" w:rsidRDefault="00F649F0" w:rsidP="00F649F0">
      <w:pPr>
        <w:pStyle w:val="Caption"/>
      </w:pPr>
      <w:bookmarkStart w:id="24" w:name="_Ref445194199"/>
      <w:r>
        <w:t xml:space="preserve">Figure </w:t>
      </w:r>
      <w:fldSimple w:instr=" SEQ Figure \* ARABIC ">
        <w:r w:rsidR="008A171A">
          <w:rPr>
            <w:noProof/>
          </w:rPr>
          <w:t>14</w:t>
        </w:r>
      </w:fldSimple>
      <w:bookmarkEnd w:id="24"/>
      <w:r>
        <w:t>. Control families referenced by PR.AC subcategories.</w:t>
      </w:r>
    </w:p>
    <w:p w14:paraId="48AD2C72" w14:textId="77777777" w:rsidR="00F649F0" w:rsidRDefault="00132A73" w:rsidP="00F649F0">
      <w:pPr>
        <w:keepNext/>
      </w:pPr>
      <w:r>
        <w:rPr>
          <w:noProof/>
        </w:rPr>
        <w:drawing>
          <wp:inline distT="0" distB="0" distL="0" distR="0" wp14:anchorId="21FFF4C9" wp14:editId="274D693A">
            <wp:extent cx="4779630" cy="1470991"/>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R.AC-constrained2.png"/>
                    <pic:cNvPicPr/>
                  </pic:nvPicPr>
                  <pic:blipFill rotWithShape="1">
                    <a:blip r:embed="rId29">
                      <a:extLst>
                        <a:ext uri="{28A0092B-C50C-407E-A947-70E740481C1C}">
                          <a14:useLocalDpi xmlns:a14="http://schemas.microsoft.com/office/drawing/2010/main" val="0"/>
                        </a:ext>
                      </a:extLst>
                    </a:blip>
                    <a:srcRect b="6930"/>
                    <a:stretch/>
                  </pic:blipFill>
                  <pic:spPr bwMode="auto">
                    <a:xfrm>
                      <a:off x="0" y="0"/>
                      <a:ext cx="4780952" cy="1471398"/>
                    </a:xfrm>
                    <a:prstGeom prst="rect">
                      <a:avLst/>
                    </a:prstGeom>
                    <a:ln>
                      <a:noFill/>
                    </a:ln>
                    <a:extLst>
                      <a:ext uri="{53640926-AAD7-44D8-BBD7-CCE9431645EC}">
                        <a14:shadowObscured xmlns:a14="http://schemas.microsoft.com/office/drawing/2010/main"/>
                      </a:ext>
                    </a:extLst>
                  </pic:spPr>
                </pic:pic>
              </a:graphicData>
            </a:graphic>
          </wp:inline>
        </w:drawing>
      </w:r>
    </w:p>
    <w:p w14:paraId="0BC110A1" w14:textId="5140C33D" w:rsidR="00132A73" w:rsidRDefault="00F649F0" w:rsidP="00F649F0">
      <w:pPr>
        <w:pStyle w:val="Caption"/>
      </w:pPr>
      <w:bookmarkStart w:id="25" w:name="_Ref445219615"/>
      <w:r>
        <w:t xml:space="preserve">Figure </w:t>
      </w:r>
      <w:fldSimple w:instr=" SEQ Figure \* ARABIC ">
        <w:r w:rsidR="008A171A">
          <w:rPr>
            <w:noProof/>
          </w:rPr>
          <w:t>15</w:t>
        </w:r>
      </w:fldSimple>
      <w:bookmarkEnd w:id="25"/>
      <w:r>
        <w:t>. Controls belonging to Access Control family that are referenced by PR.AC subcategories.</w:t>
      </w:r>
    </w:p>
    <w:p w14:paraId="3C8ECFD4" w14:textId="15D1E9B2" w:rsidR="004F38F1" w:rsidRDefault="004F38F1" w:rsidP="004F38F1">
      <w:r>
        <w:t xml:space="preserve">At this point, </w:t>
      </w:r>
      <w:r w:rsidR="00E82903">
        <w:t xml:space="preserve">the analyst </w:t>
      </w:r>
      <w:r w:rsidR="001A573B">
        <w:t>wishes</w:t>
      </w:r>
      <w:r w:rsidR="00E82903">
        <w:t xml:space="preserve"> to ascertain security control AC-2’s criticality with respect to Framework Core category PR.AC. Clicking the “Framework Core Subcategories Referencing AC-2” </w:t>
      </w:r>
      <w:r w:rsidR="00F8765E">
        <w:t>push</w:t>
      </w:r>
      <w:r w:rsidR="00E82903">
        <w:t xml:space="preserve">button (shown in </w:t>
      </w:r>
      <w:r w:rsidR="00E82903">
        <w:fldChar w:fldCharType="begin"/>
      </w:r>
      <w:r w:rsidR="00E82903">
        <w:instrText xml:space="preserve"> REF _Ref445194199 \h </w:instrText>
      </w:r>
      <w:r w:rsidR="00E82903">
        <w:fldChar w:fldCharType="separate"/>
      </w:r>
      <w:r w:rsidR="00E82903">
        <w:t xml:space="preserve">Figure </w:t>
      </w:r>
      <w:r w:rsidR="00E82903">
        <w:rPr>
          <w:noProof/>
        </w:rPr>
        <w:t>14</w:t>
      </w:r>
      <w:r w:rsidR="00E82903">
        <w:fldChar w:fldCharType="end"/>
      </w:r>
      <w:r w:rsidR="00E82903">
        <w:t xml:space="preserve">) </w:t>
      </w:r>
      <w:r w:rsidR="001A573B">
        <w:t xml:space="preserve">reveals that two of the five PR.AC subcategories – PR.AC-1 and PR.AC-4 – reference AC-2  (shown in </w:t>
      </w:r>
      <w:r w:rsidR="001A573B">
        <w:fldChar w:fldCharType="begin"/>
      </w:r>
      <w:r w:rsidR="001A573B">
        <w:instrText xml:space="preserve"> REF _Ref437606767 \h </w:instrText>
      </w:r>
      <w:r w:rsidR="001A573B">
        <w:fldChar w:fldCharType="separate"/>
      </w:r>
      <w:r w:rsidR="001A573B">
        <w:t xml:space="preserve">Figure </w:t>
      </w:r>
      <w:r w:rsidR="001A573B">
        <w:rPr>
          <w:noProof/>
        </w:rPr>
        <w:t>12</w:t>
      </w:r>
      <w:r w:rsidR="001A573B">
        <w:fldChar w:fldCharType="end"/>
      </w:r>
      <w:r w:rsidR="001A573B">
        <w:t xml:space="preserve">). </w:t>
      </w:r>
      <w:r w:rsidR="00F8765E">
        <w:t xml:space="preserve">Concluding that security control AC-2 should be selected for implementation, the analyst clicks the AC-2 pushbutton shown in the upper left of </w:t>
      </w:r>
      <w:r w:rsidR="00F8765E">
        <w:fldChar w:fldCharType="begin"/>
      </w:r>
      <w:r w:rsidR="00F8765E">
        <w:instrText xml:space="preserve"> REF _Ref445287740 \h </w:instrText>
      </w:r>
      <w:r w:rsidR="00F8765E">
        <w:fldChar w:fldCharType="separate"/>
      </w:r>
      <w:r w:rsidR="00F8765E">
        <w:t xml:space="preserve">Figure </w:t>
      </w:r>
      <w:r w:rsidR="00F8765E">
        <w:rPr>
          <w:noProof/>
        </w:rPr>
        <w:t>16</w:t>
      </w:r>
      <w:r w:rsidR="00F8765E">
        <w:fldChar w:fldCharType="end"/>
      </w:r>
      <w:r w:rsidR="00F8765E">
        <w:t xml:space="preserve"> to </w:t>
      </w:r>
      <w:r w:rsidR="00B22A5F">
        <w:t>look up AC-2’s definition in the NIST SP 800-53 database.</w:t>
      </w:r>
      <w:r w:rsidR="00BC44A2">
        <w:t xml:space="preserve"> NIST SP 800-53 gives AC-2 a high priority (</w:t>
      </w:r>
      <w:r w:rsidR="00BC44A2">
        <w:fldChar w:fldCharType="begin"/>
      </w:r>
      <w:r w:rsidR="00BC44A2">
        <w:instrText xml:space="preserve"> REF _Ref445375598 \h </w:instrText>
      </w:r>
      <w:r w:rsidR="00BC44A2">
        <w:fldChar w:fldCharType="separate"/>
      </w:r>
      <w:r w:rsidR="00BC44A2">
        <w:t xml:space="preserve">Figure </w:t>
      </w:r>
      <w:r w:rsidR="00BC44A2">
        <w:rPr>
          <w:noProof/>
        </w:rPr>
        <w:t>17</w:t>
      </w:r>
      <w:r w:rsidR="00BC44A2">
        <w:fldChar w:fldCharType="end"/>
      </w:r>
      <w:r w:rsidR="00BC44A2">
        <w:t>)</w:t>
      </w:r>
      <w:r w:rsidR="00387FA5">
        <w:t xml:space="preserve">. Also, items </w:t>
      </w:r>
      <w:r w:rsidR="00387FA5" w:rsidRPr="00387FA5">
        <w:rPr>
          <w:i/>
        </w:rPr>
        <w:t>d</w:t>
      </w:r>
      <w:r w:rsidR="00387FA5">
        <w:t xml:space="preserve">, </w:t>
      </w:r>
      <w:r w:rsidR="00387FA5" w:rsidRPr="00387FA5">
        <w:rPr>
          <w:i/>
        </w:rPr>
        <w:t>i</w:t>
      </w:r>
      <w:r w:rsidR="00387FA5">
        <w:t xml:space="preserve">, and </w:t>
      </w:r>
      <w:r w:rsidR="00387FA5" w:rsidRPr="00387FA5">
        <w:rPr>
          <w:i/>
        </w:rPr>
        <w:t>k</w:t>
      </w:r>
      <w:r w:rsidR="00387FA5">
        <w:t xml:space="preserve"> in the AC-2 Control Description (</w:t>
      </w:r>
      <w:r w:rsidR="00387FA5">
        <w:fldChar w:fldCharType="begin"/>
      </w:r>
      <w:r w:rsidR="00387FA5">
        <w:instrText xml:space="preserve"> REF _Ref445377537 \h </w:instrText>
      </w:r>
      <w:r w:rsidR="00387FA5">
        <w:fldChar w:fldCharType="separate"/>
      </w:r>
      <w:r w:rsidR="00387FA5">
        <w:t xml:space="preserve">Figure </w:t>
      </w:r>
      <w:r w:rsidR="00387FA5">
        <w:rPr>
          <w:noProof/>
        </w:rPr>
        <w:t>18</w:t>
      </w:r>
      <w:r w:rsidR="00387FA5">
        <w:fldChar w:fldCharType="end"/>
      </w:r>
      <w:r w:rsidR="00387FA5">
        <w:t>) appear to apply to category PR.AC. T</w:t>
      </w:r>
      <w:r w:rsidR="00BC44A2">
        <w:t xml:space="preserve">he analyst </w:t>
      </w:r>
      <w:r w:rsidR="00387FA5">
        <w:t xml:space="preserve">therefore </w:t>
      </w:r>
      <w:r w:rsidR="00BC44A2">
        <w:t xml:space="preserve">decides to go ahead and tailor AC-2 for DCS protection. </w:t>
      </w:r>
    </w:p>
    <w:p w14:paraId="75724643" w14:textId="77777777" w:rsidR="00F649F0" w:rsidRDefault="00730BAE" w:rsidP="00F649F0">
      <w:pPr>
        <w:keepNext/>
      </w:pPr>
      <w:r>
        <w:rPr>
          <w:noProof/>
        </w:rPr>
        <w:lastRenderedPageBreak/>
        <w:drawing>
          <wp:inline distT="0" distB="0" distL="0" distR="0" wp14:anchorId="480A81DB" wp14:editId="7737C5CC">
            <wp:extent cx="5486400" cy="2395728"/>
            <wp:effectExtent l="0" t="0" r="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ditor-AC-2.png"/>
                    <pic:cNvPicPr/>
                  </pic:nvPicPr>
                  <pic:blipFill>
                    <a:blip r:embed="rId30">
                      <a:extLst>
                        <a:ext uri="{28A0092B-C50C-407E-A947-70E740481C1C}">
                          <a14:useLocalDpi xmlns:a14="http://schemas.microsoft.com/office/drawing/2010/main" val="0"/>
                        </a:ext>
                      </a:extLst>
                    </a:blip>
                    <a:stretch>
                      <a:fillRect/>
                    </a:stretch>
                  </pic:blipFill>
                  <pic:spPr>
                    <a:xfrm>
                      <a:off x="0" y="0"/>
                      <a:ext cx="5486400" cy="2395728"/>
                    </a:xfrm>
                    <a:prstGeom prst="rect">
                      <a:avLst/>
                    </a:prstGeom>
                  </pic:spPr>
                </pic:pic>
              </a:graphicData>
            </a:graphic>
          </wp:inline>
        </w:drawing>
      </w:r>
    </w:p>
    <w:p w14:paraId="213C561A" w14:textId="78FE71B3" w:rsidR="00730BAE" w:rsidRDefault="00F649F0" w:rsidP="00F649F0">
      <w:pPr>
        <w:pStyle w:val="Caption"/>
      </w:pPr>
      <w:bookmarkStart w:id="26" w:name="_Ref445287740"/>
      <w:r>
        <w:t xml:space="preserve">Figure </w:t>
      </w:r>
      <w:fldSimple w:instr=" SEQ Figure \* ARABIC ">
        <w:r w:rsidR="008A171A">
          <w:rPr>
            <w:noProof/>
          </w:rPr>
          <w:t>16</w:t>
        </w:r>
      </w:fldSimple>
      <w:bookmarkEnd w:id="26"/>
      <w:r>
        <w:t xml:space="preserve">. </w:t>
      </w:r>
      <w:r w:rsidRPr="00C04B34">
        <w:t xml:space="preserve">Security control </w:t>
      </w:r>
      <w:r>
        <w:t>AC-2</w:t>
      </w:r>
      <w:r w:rsidRPr="00C04B34">
        <w:t>.</w:t>
      </w:r>
    </w:p>
    <w:p w14:paraId="790227B7" w14:textId="77777777" w:rsidR="008A171A" w:rsidRDefault="00730BAE" w:rsidP="008A171A">
      <w:pPr>
        <w:keepNext/>
      </w:pPr>
      <w:r>
        <w:rPr>
          <w:noProof/>
        </w:rPr>
        <w:drawing>
          <wp:inline distT="0" distB="0" distL="0" distR="0" wp14:anchorId="1C621728" wp14:editId="5991DFD5">
            <wp:extent cx="5486400" cy="11430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C-2-nvd.png"/>
                    <pic:cNvPicPr/>
                  </pic:nvPicPr>
                  <pic:blipFill>
                    <a:blip r:embed="rId31">
                      <a:extLst>
                        <a:ext uri="{28A0092B-C50C-407E-A947-70E740481C1C}">
                          <a14:useLocalDpi xmlns:a14="http://schemas.microsoft.com/office/drawing/2010/main" val="0"/>
                        </a:ext>
                      </a:extLst>
                    </a:blip>
                    <a:stretch>
                      <a:fillRect/>
                    </a:stretch>
                  </pic:blipFill>
                  <pic:spPr>
                    <a:xfrm>
                      <a:off x="0" y="0"/>
                      <a:ext cx="5486400" cy="1143000"/>
                    </a:xfrm>
                    <a:prstGeom prst="rect">
                      <a:avLst/>
                    </a:prstGeom>
                  </pic:spPr>
                </pic:pic>
              </a:graphicData>
            </a:graphic>
          </wp:inline>
        </w:drawing>
      </w:r>
    </w:p>
    <w:p w14:paraId="13BAFBC4" w14:textId="47B434C2" w:rsidR="00730BAE" w:rsidRDefault="008A171A" w:rsidP="008A171A">
      <w:pPr>
        <w:pStyle w:val="Caption"/>
      </w:pPr>
      <w:bookmarkStart w:id="27" w:name="_Ref445375598"/>
      <w:r>
        <w:t xml:space="preserve">Figure </w:t>
      </w:r>
      <w:fldSimple w:instr=" SEQ Figure \* ARABIC ">
        <w:r>
          <w:rPr>
            <w:noProof/>
          </w:rPr>
          <w:t>17</w:t>
        </w:r>
      </w:fldSimple>
      <w:bookmarkEnd w:id="27"/>
      <w:r>
        <w:t>. NIST SP 800-53 database: AC-2 summary.</w:t>
      </w:r>
    </w:p>
    <w:p w14:paraId="6758D795" w14:textId="54E1F07E" w:rsidR="00BC44A2" w:rsidRPr="00BC44A2" w:rsidRDefault="00387FA5" w:rsidP="00BC44A2">
      <w:r>
        <w:t xml:space="preserve">The analyst now clicks on the pushbutton with the factory image in </w:t>
      </w:r>
      <w:r>
        <w:fldChar w:fldCharType="begin"/>
      </w:r>
      <w:r>
        <w:instrText xml:space="preserve"> REF _Ref445287740 \h </w:instrText>
      </w:r>
      <w:r>
        <w:fldChar w:fldCharType="separate"/>
      </w:r>
      <w:r>
        <w:t xml:space="preserve">Figure </w:t>
      </w:r>
      <w:r>
        <w:rPr>
          <w:noProof/>
        </w:rPr>
        <w:t>16</w:t>
      </w:r>
      <w:r>
        <w:fldChar w:fldCharType="end"/>
      </w:r>
      <w:r>
        <w:t>, to the right of the AC-2 pushbutton</w:t>
      </w:r>
      <w:r w:rsidR="00672C18">
        <w:t xml:space="preserve">, to view AC-2’s tailoring guidance in the NIST SP 800-82 Industrial Control System overlay. The overlay guidance </w:t>
      </w:r>
      <w:bookmarkStart w:id="28" w:name="_GoBack"/>
      <w:bookmarkEnd w:id="28"/>
    </w:p>
    <w:p w14:paraId="130010E5" w14:textId="77777777" w:rsidR="008A171A" w:rsidRDefault="00730BAE" w:rsidP="008A171A">
      <w:pPr>
        <w:keepNext/>
      </w:pPr>
      <w:r>
        <w:rPr>
          <w:noProof/>
        </w:rPr>
        <w:lastRenderedPageBreak/>
        <w:drawing>
          <wp:inline distT="0" distB="0" distL="0" distR="0" wp14:anchorId="429B2625" wp14:editId="09042976">
            <wp:extent cx="5486400" cy="3822192"/>
            <wp:effectExtent l="0" t="0" r="0"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C-2-nvd-description.png"/>
                    <pic:cNvPicPr/>
                  </pic:nvPicPr>
                  <pic:blipFill>
                    <a:blip r:embed="rId32">
                      <a:extLst>
                        <a:ext uri="{28A0092B-C50C-407E-A947-70E740481C1C}">
                          <a14:useLocalDpi xmlns:a14="http://schemas.microsoft.com/office/drawing/2010/main" val="0"/>
                        </a:ext>
                      </a:extLst>
                    </a:blip>
                    <a:stretch>
                      <a:fillRect/>
                    </a:stretch>
                  </pic:blipFill>
                  <pic:spPr>
                    <a:xfrm>
                      <a:off x="0" y="0"/>
                      <a:ext cx="5486400" cy="3822192"/>
                    </a:xfrm>
                    <a:prstGeom prst="rect">
                      <a:avLst/>
                    </a:prstGeom>
                  </pic:spPr>
                </pic:pic>
              </a:graphicData>
            </a:graphic>
          </wp:inline>
        </w:drawing>
      </w:r>
    </w:p>
    <w:p w14:paraId="29E8F633" w14:textId="013921E5" w:rsidR="00730BAE" w:rsidRDefault="008A171A" w:rsidP="008A171A">
      <w:pPr>
        <w:pStyle w:val="Caption"/>
      </w:pPr>
      <w:bookmarkStart w:id="29" w:name="_Ref445377537"/>
      <w:r>
        <w:t xml:space="preserve">Figure </w:t>
      </w:r>
      <w:fldSimple w:instr=" SEQ Figure \* ARABIC ">
        <w:r>
          <w:rPr>
            <w:noProof/>
          </w:rPr>
          <w:t>18</w:t>
        </w:r>
      </w:fldSimple>
      <w:bookmarkEnd w:id="29"/>
      <w:r>
        <w:t>. NIST SP 800-53 database: AC-2 description.</w:t>
      </w:r>
    </w:p>
    <w:p w14:paraId="08181BF9" w14:textId="77777777" w:rsidR="008A171A" w:rsidRDefault="00730BAE" w:rsidP="008A171A">
      <w:pPr>
        <w:keepNext/>
      </w:pPr>
      <w:r>
        <w:rPr>
          <w:noProof/>
        </w:rPr>
        <w:drawing>
          <wp:inline distT="0" distB="0" distL="0" distR="0" wp14:anchorId="43319949" wp14:editId="40EA50AC">
            <wp:extent cx="5486400" cy="2569464"/>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C-2-ics.png"/>
                    <pic:cNvPicPr/>
                  </pic:nvPicPr>
                  <pic:blipFill>
                    <a:blip r:embed="rId33">
                      <a:extLst>
                        <a:ext uri="{28A0092B-C50C-407E-A947-70E740481C1C}">
                          <a14:useLocalDpi xmlns:a14="http://schemas.microsoft.com/office/drawing/2010/main" val="0"/>
                        </a:ext>
                      </a:extLst>
                    </a:blip>
                    <a:stretch>
                      <a:fillRect/>
                    </a:stretch>
                  </pic:blipFill>
                  <pic:spPr>
                    <a:xfrm>
                      <a:off x="0" y="0"/>
                      <a:ext cx="5486400" cy="2569464"/>
                    </a:xfrm>
                    <a:prstGeom prst="rect">
                      <a:avLst/>
                    </a:prstGeom>
                  </pic:spPr>
                </pic:pic>
              </a:graphicData>
            </a:graphic>
          </wp:inline>
        </w:drawing>
      </w:r>
    </w:p>
    <w:p w14:paraId="328A84AD" w14:textId="0AE09A83" w:rsidR="00730BAE" w:rsidRPr="00405F6F" w:rsidRDefault="008A171A" w:rsidP="008A171A">
      <w:pPr>
        <w:pStyle w:val="Caption"/>
      </w:pPr>
      <w:r>
        <w:t xml:space="preserve">Figure </w:t>
      </w:r>
      <w:fldSimple w:instr=" SEQ Figure \* ARABIC ">
        <w:r>
          <w:rPr>
            <w:noProof/>
          </w:rPr>
          <w:t>19</w:t>
        </w:r>
      </w:fldSimple>
      <w:r>
        <w:t>. NIST SP 800-82 ICS Overlay definition: AC-2.</w:t>
      </w:r>
    </w:p>
    <w:p w14:paraId="7039BF5E" w14:textId="45D3B2E9" w:rsidR="00B14FE8" w:rsidRDefault="002A3F16" w:rsidP="002A3F16">
      <w:pPr>
        <w:pStyle w:val="Heading1"/>
      </w:pPr>
      <w:r>
        <w:t>XML Format</w:t>
      </w:r>
      <w:r w:rsidR="003C1581">
        <w:t>s</w:t>
      </w:r>
      <w:bookmarkEnd w:id="22"/>
      <w:bookmarkEnd w:id="23"/>
    </w:p>
    <w:p w14:paraId="1F924BE5" w14:textId="527AA299" w:rsidR="00DC4A93" w:rsidRDefault="00DC4A93" w:rsidP="00DC4A93">
      <w:r>
        <w:t xml:space="preserve">Baseline Tailor produces </w:t>
      </w:r>
      <w:r w:rsidR="006432C9">
        <w:t>two types of XML</w:t>
      </w:r>
      <w:r w:rsidR="003C6C94">
        <w:t xml:space="preserve"> data</w:t>
      </w:r>
      <w:r w:rsidR="006432C9">
        <w:t xml:space="preserve">: data representing </w:t>
      </w:r>
      <w:r>
        <w:t xml:space="preserve">a </w:t>
      </w:r>
      <w:r w:rsidR="00BC339A">
        <w:t xml:space="preserve">Framework Profile and </w:t>
      </w:r>
      <w:r w:rsidR="006432C9">
        <w:t xml:space="preserve">data representing </w:t>
      </w:r>
      <w:r w:rsidR="00BC339A">
        <w:t xml:space="preserve">a </w:t>
      </w:r>
      <w:r>
        <w:t xml:space="preserve">tailored security control. </w:t>
      </w:r>
      <w:r w:rsidR="00BC339A">
        <w:t>The Framework Profile XML</w:t>
      </w:r>
      <w:r w:rsidR="00082867">
        <w:t xml:space="preserve"> format</w:t>
      </w:r>
      <w:r w:rsidR="00BC339A">
        <w:t xml:space="preserve"> shown in </w:t>
      </w:r>
      <w:r w:rsidR="00BC339A">
        <w:fldChar w:fldCharType="begin"/>
      </w:r>
      <w:r w:rsidR="00BC339A">
        <w:instrText xml:space="preserve"> REF _Ref437527061 \h </w:instrText>
      </w:r>
      <w:r w:rsidR="00BC339A">
        <w:fldChar w:fldCharType="separate"/>
      </w:r>
      <w:r w:rsidR="00BC339A">
        <w:t xml:space="preserve">Figure </w:t>
      </w:r>
      <w:r w:rsidR="00BC339A">
        <w:rPr>
          <w:noProof/>
        </w:rPr>
        <w:t>13</w:t>
      </w:r>
      <w:r w:rsidR="00BC339A">
        <w:fldChar w:fldCharType="end"/>
      </w:r>
      <w:r w:rsidR="00BC339A">
        <w:t xml:space="preserve"> is very simple. Its representation is limited to only the identifier of each subcategory </w:t>
      </w:r>
      <w:r w:rsidR="00BC339A">
        <w:lastRenderedPageBreak/>
        <w:t>included in the Profile</w:t>
      </w:r>
      <w:r w:rsidR="00C022C8">
        <w:rPr>
          <w:rStyle w:val="FootnoteReference"/>
        </w:rPr>
        <w:footnoteReference w:id="5"/>
      </w:r>
      <w:r w:rsidR="00BC339A">
        <w:t xml:space="preserve">. </w:t>
      </w:r>
      <w:r>
        <w:t>The tailored security control XML</w:t>
      </w:r>
      <w:r w:rsidR="00082867">
        <w:t xml:space="preserve"> format</w:t>
      </w:r>
      <w:r w:rsidR="003C6C94" w:rsidRPr="003C6C94">
        <w:t xml:space="preserve"> </w:t>
      </w:r>
      <w:r w:rsidR="003C6C94">
        <w:t xml:space="preserve">shown in </w:t>
      </w:r>
      <w:r w:rsidR="003C6C94">
        <w:fldChar w:fldCharType="begin"/>
      </w:r>
      <w:r w:rsidR="003C6C94">
        <w:instrText xml:space="preserve"> REF _Ref431567721 \h </w:instrText>
      </w:r>
      <w:r w:rsidR="003C6C94">
        <w:fldChar w:fldCharType="separate"/>
      </w:r>
      <w:r w:rsidR="003C6C94">
        <w:t xml:space="preserve">Figure </w:t>
      </w:r>
      <w:r w:rsidR="003C6C94">
        <w:rPr>
          <w:noProof/>
        </w:rPr>
        <w:t>10</w:t>
      </w:r>
      <w:r w:rsidR="003C6C94">
        <w:fldChar w:fldCharType="end"/>
      </w:r>
      <w:r>
        <w:t xml:space="preserve"> </w:t>
      </w:r>
      <w:r w:rsidR="00BC339A">
        <w:t xml:space="preserve">is more information-intensive. Consider </w:t>
      </w:r>
      <w:r w:rsidR="00B506B3">
        <w:t xml:space="preserve">the IA-3 example </w:t>
      </w:r>
      <w:r w:rsidR="003C6C94">
        <w:t>from</w:t>
      </w:r>
      <w:r w:rsidR="00B506B3">
        <w:t xml:space="preserve"> </w:t>
      </w:r>
      <w:r w:rsidR="00B506B3">
        <w:fldChar w:fldCharType="begin"/>
      </w:r>
      <w:r w:rsidR="00B506B3">
        <w:instrText xml:space="preserve"> REF _Ref436741328 \r \h </w:instrText>
      </w:r>
      <w:r w:rsidR="00B506B3">
        <w:fldChar w:fldCharType="separate"/>
      </w:r>
      <w:r w:rsidR="00B506B3">
        <w:t>4.2</w:t>
      </w:r>
      <w:r w:rsidR="00B506B3">
        <w:fldChar w:fldCharType="end"/>
      </w:r>
      <w:r w:rsidR="003C6C94">
        <w:t>. The</w:t>
      </w:r>
      <w:r w:rsidR="00BC339A">
        <w:t xml:space="preserve"> XML data </w:t>
      </w:r>
      <w:r w:rsidR="003C6C94">
        <w:t xml:space="preserve">produced </w:t>
      </w:r>
      <w:r w:rsidR="00BC339A">
        <w:t xml:space="preserve">represents </w:t>
      </w:r>
      <w:r w:rsidR="00082867">
        <w:t xml:space="preserve">not only </w:t>
      </w:r>
      <w:r w:rsidR="00BC339A">
        <w:t xml:space="preserve">all changes to the NIST SP 800-53 IA-3 baseline, </w:t>
      </w:r>
      <w:r w:rsidR="00082867">
        <w:t>but also</w:t>
      </w:r>
      <w:r w:rsidR="00BC339A">
        <w:t xml:space="preserve"> the rationale explaining why the baseline was changed and ICS-specific supplemental guidance for the control and two of its enhancements.</w:t>
      </w:r>
    </w:p>
    <w:p w14:paraId="1A6E4374" w14:textId="3DE0B7DE" w:rsidR="00E703FC" w:rsidRDefault="00982926" w:rsidP="00DC4A93">
      <w:r>
        <w:t>Neither of these</w:t>
      </w:r>
      <w:r w:rsidR="00E703FC">
        <w:t xml:space="preserve"> two XML formats are </w:t>
      </w:r>
      <w:r>
        <w:t>particularly</w:t>
      </w:r>
      <w:r w:rsidR="00E703FC">
        <w:t xml:space="preserve"> useful in </w:t>
      </w:r>
      <w:r w:rsidR="00C022C8">
        <w:t>isolation</w:t>
      </w:r>
      <w:r w:rsidR="00E703FC">
        <w:t xml:space="preserve">. </w:t>
      </w:r>
      <w:r w:rsidR="00F27BE6">
        <w:t>Although t</w:t>
      </w:r>
      <w:r w:rsidR="00C176D7">
        <w:t xml:space="preserve">hey contain information pertaining to selection and tailoring, </w:t>
      </w:r>
      <w:r w:rsidR="00F27BE6">
        <w:t xml:space="preserve">the format does not represent the </w:t>
      </w:r>
      <w:r w:rsidR="00C176D7">
        <w:t xml:space="preserve">content of what is being selected or tailored. </w:t>
      </w:r>
      <w:r w:rsidR="00034917">
        <w:t>For t</w:t>
      </w:r>
      <w:r w:rsidR="00C022C8">
        <w:t>he Framework Profile XML representation</w:t>
      </w:r>
      <w:r w:rsidR="00C176D7">
        <w:t xml:space="preserve">, the missing piece is </w:t>
      </w:r>
      <w:r w:rsidR="00C022C8">
        <w:t xml:space="preserve">XML </w:t>
      </w:r>
      <w:r w:rsidR="00F27BE6">
        <w:t>representing</w:t>
      </w:r>
      <w:r w:rsidR="00C176D7">
        <w:t xml:space="preserve"> the Framework Core</w:t>
      </w:r>
      <w:r w:rsidR="003B49CE">
        <w:t xml:space="preserve"> content</w:t>
      </w:r>
      <w:r w:rsidR="00C176D7">
        <w:t xml:space="preserve">. For the tailored </w:t>
      </w:r>
      <w:r w:rsidR="00034917">
        <w:t xml:space="preserve">security </w:t>
      </w:r>
      <w:r w:rsidR="00C176D7">
        <w:t xml:space="preserve">control XML, the missing piece is XML </w:t>
      </w:r>
      <w:r w:rsidR="003B49CE">
        <w:t>representing</w:t>
      </w:r>
      <w:r w:rsidR="00C176D7">
        <w:t xml:space="preserve"> the NIST SP 800-53 security control catalog</w:t>
      </w:r>
      <w:r w:rsidR="003B49CE">
        <w:t xml:space="preserve"> content</w:t>
      </w:r>
      <w:r w:rsidR="00C176D7">
        <w:t xml:space="preserve">. </w:t>
      </w:r>
    </w:p>
    <w:p w14:paraId="7AB9D1AA" w14:textId="45395FB5" w:rsidR="00335EC4" w:rsidRDefault="00335EC4" w:rsidP="00DC4A93">
      <w:r>
        <w:t>Fortunately, these two missing pieces are not actually “missing”. Baseline Tailor uses an XML representation of the Framework Core internally to populate the user interface objects in Cyber Framework Browser tab (</w:t>
      </w:r>
      <w:r w:rsidR="00B11575">
        <w:t xml:space="preserve">discussed in </w:t>
      </w:r>
      <w:r>
        <w:fldChar w:fldCharType="begin"/>
      </w:r>
      <w:r>
        <w:instrText xml:space="preserve"> REF _Ref444074399 \r \h </w:instrText>
      </w:r>
      <w:r>
        <w:fldChar w:fldCharType="separate"/>
      </w:r>
      <w:r>
        <w:t>4.1</w:t>
      </w:r>
      <w:r>
        <w:fldChar w:fldCharType="end"/>
      </w:r>
      <w:r>
        <w:t xml:space="preserve">). </w:t>
      </w:r>
      <w:r w:rsidR="00CD2097">
        <w:t>An XML representation of the NIST SP 800-53 security control catalog powers the</w:t>
      </w:r>
      <w:r>
        <w:t xml:space="preserve"> </w:t>
      </w:r>
      <w:r w:rsidR="00B11575">
        <w:t xml:space="preserve">NIST SP 800-53 database (mentioned in section </w:t>
      </w:r>
      <w:r w:rsidR="00B11575">
        <w:fldChar w:fldCharType="begin"/>
      </w:r>
      <w:r w:rsidR="00B11575">
        <w:instrText xml:space="preserve"> REF _Ref444166060 \r \h </w:instrText>
      </w:r>
      <w:r w:rsidR="00B11575">
        <w:fldChar w:fldCharType="separate"/>
      </w:r>
      <w:r w:rsidR="00B11575">
        <w:t>1</w:t>
      </w:r>
      <w:r w:rsidR="00B11575">
        <w:fldChar w:fldCharType="end"/>
      </w:r>
      <w:r w:rsidR="00B11575">
        <w:t>)</w:t>
      </w:r>
      <w:r w:rsidR="00CD2097">
        <w:t>.</w:t>
      </w:r>
      <w:r w:rsidR="008E0C2C">
        <w:t xml:space="preserve"> Thus, when supplemented with the Framework Core and security catalog XML data sources, the XML Baseline Tailor produces provides a useful representation of a Profile or tailored control.</w:t>
      </w:r>
    </w:p>
    <w:p w14:paraId="6861605B" w14:textId="73A75C31" w:rsidR="00CD2097" w:rsidRPr="00DC4A93" w:rsidRDefault="00CD2097" w:rsidP="00DC4A93">
      <w:r>
        <w:t xml:space="preserve">Links to the aforementioned XML resources, including annotated schemas for validation, are available at </w:t>
      </w:r>
      <w:hyperlink r:id="rId34" w:history="1">
        <w:r w:rsidRPr="00652CC1">
          <w:rPr>
            <w:rStyle w:val="Hyperlink"/>
          </w:rPr>
          <w:t>https://pages.nist.gov/sctools</w:t>
        </w:r>
      </w:hyperlink>
      <w:r>
        <w:t xml:space="preserve">. Baseline Tailor users should note </w:t>
      </w:r>
      <w:r w:rsidR="00CF682C">
        <w:t xml:space="preserve">the disclaimers in section </w:t>
      </w:r>
      <w:r w:rsidR="00CF682C">
        <w:fldChar w:fldCharType="begin"/>
      </w:r>
      <w:r w:rsidR="00CF682C">
        <w:instrText xml:space="preserve"> REF _Ref444596197 \r \h </w:instrText>
      </w:r>
      <w:r w:rsidR="00CF682C">
        <w:fldChar w:fldCharType="separate"/>
      </w:r>
      <w:r w:rsidR="00CF682C">
        <w:t>2</w:t>
      </w:r>
      <w:r w:rsidR="00CF682C">
        <w:fldChar w:fldCharType="end"/>
      </w:r>
      <w:r w:rsidR="00CF682C">
        <w:t xml:space="preserve">. </w:t>
      </w:r>
    </w:p>
    <w:p w14:paraId="726F6F4F" w14:textId="77777777" w:rsidR="00967512" w:rsidRDefault="00295D4B" w:rsidP="00295D4B">
      <w:pPr>
        <w:pStyle w:val="Heading1"/>
      </w:pPr>
      <w:r>
        <w:t>References</w:t>
      </w:r>
    </w:p>
    <w:p w14:paraId="33067DEA" w14:textId="77777777" w:rsidR="006F0F77" w:rsidRPr="006F0F77" w:rsidRDefault="00B537BC" w:rsidP="006F0F77">
      <w:pPr>
        <w:pStyle w:val="Bibliography"/>
      </w:pPr>
      <w:r>
        <w:fldChar w:fldCharType="begin"/>
      </w:r>
      <w:r w:rsidR="006F0F77">
        <w:instrText xml:space="preserve"> ADDIN ZOTERO_BIBL {"custom":[]} CSL_BIBLIOGRAPHY </w:instrText>
      </w:r>
      <w:r>
        <w:fldChar w:fldCharType="separate"/>
      </w:r>
      <w:r w:rsidR="006F0F77" w:rsidRPr="006F0F77">
        <w:t>[1]</w:t>
      </w:r>
      <w:r w:rsidR="006F0F77" w:rsidRPr="006F0F77">
        <w:tab/>
        <w:t>National Institute of Standards and Technology (NIST) and United States of America, “Framework for Improving Critical Infrastructure Cybersecurity,” 2014.</w:t>
      </w:r>
    </w:p>
    <w:p w14:paraId="1B19514D" w14:textId="77777777" w:rsidR="006F0F77" w:rsidRPr="006F0F77" w:rsidRDefault="006F0F77" w:rsidP="006F0F77">
      <w:pPr>
        <w:pStyle w:val="Bibliography"/>
      </w:pPr>
      <w:r w:rsidRPr="006F0F77">
        <w:t>[2]</w:t>
      </w:r>
      <w:r w:rsidRPr="006F0F77">
        <w:tab/>
        <w:t>Joint Task Force Transformation Initiative, “Security and Privacy Controls for Federal Information Systems and Organizations,” National Institute of Standards and Technology, NIST SP 800-53r4, Apr. 2013.</w:t>
      </w:r>
    </w:p>
    <w:p w14:paraId="3550C1E7" w14:textId="77777777" w:rsidR="006F0F77" w:rsidRPr="006F0F77" w:rsidRDefault="006F0F77" w:rsidP="006F0F77">
      <w:pPr>
        <w:pStyle w:val="Bibliography"/>
      </w:pPr>
      <w:r w:rsidRPr="006F0F77">
        <w:t>[3]</w:t>
      </w:r>
      <w:r w:rsidRPr="006F0F77">
        <w:tab/>
        <w:t xml:space="preserve">“Extensible Markup Language (XML) 1.0 (Fifth Edition),” </w:t>
      </w:r>
      <w:r w:rsidRPr="006F0F77">
        <w:rPr>
          <w:i/>
          <w:iCs/>
        </w:rPr>
        <w:t>W3C Recommendation</w:t>
      </w:r>
      <w:r w:rsidRPr="006F0F77">
        <w:t>, 26-Nov-2008. [Online]. Available: http://www.w3.org/TR/xml/.</w:t>
      </w:r>
    </w:p>
    <w:p w14:paraId="762B86F8" w14:textId="77777777" w:rsidR="006F0F77" w:rsidRPr="006F0F77" w:rsidRDefault="006F0F77" w:rsidP="006F0F77">
      <w:pPr>
        <w:pStyle w:val="Bibliography"/>
      </w:pPr>
      <w:r w:rsidRPr="006F0F77">
        <w:t>[4]</w:t>
      </w:r>
      <w:r w:rsidRPr="006F0F77">
        <w:tab/>
        <w:t xml:space="preserve">K. Stouffer, V. Pillitteri, S. Lightman, M. Abrams, and A. Hahn, “Guide to Industrial Control Systems (ICS) Security,” </w:t>
      </w:r>
      <w:r w:rsidRPr="006F0F77">
        <w:rPr>
          <w:i/>
          <w:iCs/>
        </w:rPr>
        <w:t>NIST Special Publication 800-82 Revision 2</w:t>
      </w:r>
      <w:r w:rsidRPr="006F0F77">
        <w:t>, May 2015.</w:t>
      </w:r>
    </w:p>
    <w:p w14:paraId="7EE5BFF1" w14:textId="77777777" w:rsidR="006F0F77" w:rsidRPr="006F0F77" w:rsidRDefault="006F0F77" w:rsidP="006F0F77">
      <w:pPr>
        <w:pStyle w:val="Bibliography"/>
      </w:pPr>
      <w:r w:rsidRPr="006F0F77">
        <w:t>[5]</w:t>
      </w:r>
      <w:r w:rsidRPr="006F0F77">
        <w:tab/>
        <w:t xml:space="preserve">A. Mesbah and A. van Deursen, “Migrating Multi-page Web Applications to Single-page AJAX Interfaces,” </w:t>
      </w:r>
      <w:r w:rsidRPr="006F0F77">
        <w:rPr>
          <w:i/>
          <w:iCs/>
        </w:rPr>
        <w:t>Software Maintenance and Reengineering, 2007. CSMR ’07. 11th European Conference on</w:t>
      </w:r>
      <w:r w:rsidRPr="006F0F77">
        <w:t>, pp. 181–190, Mar. 2007.</w:t>
      </w:r>
    </w:p>
    <w:p w14:paraId="4F017776" w14:textId="77777777" w:rsidR="006F0F77" w:rsidRPr="006F0F77" w:rsidRDefault="006F0F77" w:rsidP="006F0F77">
      <w:pPr>
        <w:pStyle w:val="Bibliography"/>
      </w:pPr>
      <w:r w:rsidRPr="006F0F77">
        <w:t>[6]</w:t>
      </w:r>
      <w:r w:rsidRPr="006F0F77">
        <w:tab/>
        <w:t>“ECMAScript 2015 Language Specification,” Ecma International, Standard ECMA-262, Jun. 2015.</w:t>
      </w:r>
    </w:p>
    <w:p w14:paraId="0650CDE6" w14:textId="77777777" w:rsidR="006F0F77" w:rsidRPr="006F0F77" w:rsidRDefault="006F0F77" w:rsidP="006F0F77">
      <w:pPr>
        <w:pStyle w:val="Bibliography"/>
      </w:pPr>
      <w:r w:rsidRPr="006F0F77">
        <w:t>[7]</w:t>
      </w:r>
      <w:r w:rsidRPr="006F0F77">
        <w:tab/>
        <w:t>“Hypertext Transfer Protocol - HTTP/1.1,” Internet Engineering Task Force, RFC 2616, Jun. 1999.</w:t>
      </w:r>
    </w:p>
    <w:p w14:paraId="64F7B6D6" w14:textId="77777777" w:rsidR="006F0F77" w:rsidRPr="006F0F77" w:rsidRDefault="006F0F77" w:rsidP="006F0F77">
      <w:pPr>
        <w:pStyle w:val="Bibliography"/>
      </w:pPr>
      <w:r w:rsidRPr="006F0F77">
        <w:t>[8]</w:t>
      </w:r>
      <w:r w:rsidRPr="006F0F77">
        <w:tab/>
        <w:t>“NVD - 800-53.” [Online]. Available: https://web.nvd.nist.gov/view/800-53/home.</w:t>
      </w:r>
    </w:p>
    <w:p w14:paraId="0E2E181F" w14:textId="77777777" w:rsidR="006F0F77" w:rsidRPr="006F0F77" w:rsidRDefault="006F0F77" w:rsidP="006F0F77">
      <w:pPr>
        <w:pStyle w:val="Bibliography"/>
      </w:pPr>
      <w:r w:rsidRPr="006F0F77">
        <w:t>[9]</w:t>
      </w:r>
      <w:r w:rsidRPr="006F0F77">
        <w:tab/>
        <w:t xml:space="preserve">“XSL Transformations (XSLT) Version 1.0,” </w:t>
      </w:r>
      <w:r w:rsidRPr="006F0F77">
        <w:rPr>
          <w:i/>
          <w:iCs/>
        </w:rPr>
        <w:t>W3C Recommendation</w:t>
      </w:r>
      <w:r w:rsidRPr="006F0F77">
        <w:t>, 16-Nov-1999. [Online]. Available: http://www.w3.org/TR/xslt.</w:t>
      </w:r>
    </w:p>
    <w:p w14:paraId="215790A4" w14:textId="159452A7" w:rsidR="00295D4B" w:rsidRPr="00295D4B" w:rsidRDefault="00B537BC" w:rsidP="00295D4B">
      <w:r>
        <w:lastRenderedPageBreak/>
        <w:fldChar w:fldCharType="end"/>
      </w:r>
    </w:p>
    <w:sectPr w:rsidR="00295D4B" w:rsidRPr="00295D4B" w:rsidSect="003F0D4C">
      <w:footerReference w:type="default" r:id="rId35"/>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0F4D9D0" w14:textId="77777777" w:rsidR="00FD36BE" w:rsidRDefault="00FD36BE" w:rsidP="007B0E77">
      <w:pPr>
        <w:spacing w:after="0" w:line="240" w:lineRule="auto"/>
      </w:pPr>
      <w:r>
        <w:separator/>
      </w:r>
    </w:p>
  </w:endnote>
  <w:endnote w:type="continuationSeparator" w:id="0">
    <w:p w14:paraId="3CBEC4F0" w14:textId="77777777" w:rsidR="00FD36BE" w:rsidRDefault="00FD36BE" w:rsidP="007B0E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6893275"/>
      <w:docPartObj>
        <w:docPartGallery w:val="Page Numbers (Bottom of Page)"/>
        <w:docPartUnique/>
      </w:docPartObj>
    </w:sdtPr>
    <w:sdtEndPr>
      <w:rPr>
        <w:noProof/>
      </w:rPr>
    </w:sdtEndPr>
    <w:sdtContent>
      <w:p w14:paraId="6C424ECC" w14:textId="13413867" w:rsidR="00DC7AF1" w:rsidRDefault="00DC7AF1">
        <w:pPr>
          <w:pStyle w:val="Footer"/>
          <w:jc w:val="center"/>
        </w:pPr>
        <w:r>
          <w:fldChar w:fldCharType="begin"/>
        </w:r>
        <w:r>
          <w:instrText xml:space="preserve"> PAGE   \* MERGEFORMAT </w:instrText>
        </w:r>
        <w:r>
          <w:fldChar w:fldCharType="separate"/>
        </w:r>
        <w:r w:rsidR="00672C18">
          <w:rPr>
            <w:noProof/>
          </w:rPr>
          <w:t>15</w:t>
        </w:r>
        <w:r>
          <w:rPr>
            <w:noProof/>
          </w:rPr>
          <w:fldChar w:fldCharType="end"/>
        </w:r>
      </w:p>
    </w:sdtContent>
  </w:sdt>
  <w:p w14:paraId="710DE91C" w14:textId="77777777" w:rsidR="00DC7AF1" w:rsidRDefault="00DC7A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82D19D8" w14:textId="77777777" w:rsidR="00FD36BE" w:rsidRDefault="00FD36BE" w:rsidP="007B0E77">
      <w:pPr>
        <w:spacing w:after="0" w:line="240" w:lineRule="auto"/>
      </w:pPr>
      <w:r>
        <w:separator/>
      </w:r>
    </w:p>
  </w:footnote>
  <w:footnote w:type="continuationSeparator" w:id="0">
    <w:p w14:paraId="5FCA74D3" w14:textId="77777777" w:rsidR="00FD36BE" w:rsidRDefault="00FD36BE" w:rsidP="007B0E77">
      <w:pPr>
        <w:spacing w:after="0" w:line="240" w:lineRule="auto"/>
      </w:pPr>
      <w:r>
        <w:continuationSeparator/>
      </w:r>
    </w:p>
  </w:footnote>
  <w:footnote w:id="1">
    <w:p w14:paraId="47013DB6" w14:textId="62CE116F" w:rsidR="000B2C3F" w:rsidRDefault="000B2C3F">
      <w:pPr>
        <w:pStyle w:val="FootnoteText"/>
      </w:pPr>
      <w:r>
        <w:rPr>
          <w:rStyle w:val="FootnoteReference"/>
        </w:rPr>
        <w:footnoteRef/>
      </w:r>
      <w:r>
        <w:t xml:space="preserve"> By instructing the Internet Browser to display the NIST SP 800-53 online database resource in a new tab, Baseline Tailor prevents loss of the current user interface state.</w:t>
      </w:r>
    </w:p>
  </w:footnote>
  <w:footnote w:id="2">
    <w:p w14:paraId="2CD261A4" w14:textId="6A43129F" w:rsidR="00A30C86" w:rsidRDefault="00A30C86">
      <w:pPr>
        <w:pStyle w:val="FootnoteText"/>
      </w:pPr>
      <w:r>
        <w:rPr>
          <w:rStyle w:val="FootnoteReference"/>
        </w:rPr>
        <w:footnoteRef/>
      </w:r>
      <w:r>
        <w:t xml:space="preserve"> This pushbutton appears only if the user has checked the NIST SP 800-82 overlay box in Preferences.</w:t>
      </w:r>
    </w:p>
  </w:footnote>
  <w:footnote w:id="3">
    <w:p w14:paraId="2510D2A1" w14:textId="36B0DEA9" w:rsidR="00A30C86" w:rsidRDefault="00A30C86">
      <w:pPr>
        <w:pStyle w:val="FootnoteText"/>
      </w:pPr>
      <w:r>
        <w:rPr>
          <w:rStyle w:val="FootnoteReference"/>
        </w:rPr>
        <w:footnoteRef/>
      </w:r>
      <w:r>
        <w:t xml:space="preserve"> This pushbutton appears only if the user has not unchecked the Security Control Editor tab box in Preferences.</w:t>
      </w:r>
    </w:p>
  </w:footnote>
  <w:footnote w:id="4">
    <w:p w14:paraId="3D64DBD9" w14:textId="51DE80BB" w:rsidR="000012EF" w:rsidRDefault="000012EF">
      <w:pPr>
        <w:pStyle w:val="FootnoteText"/>
      </w:pPr>
      <w:r>
        <w:rPr>
          <w:rStyle w:val="FootnoteReference"/>
        </w:rPr>
        <w:footnoteRef/>
      </w:r>
      <w:r>
        <w:t xml:space="preserve"> Except that, instead of an “Add to Profile” pushbutton appearing below the PR.AC-1 description, there would be a “Remove from Profile” pushbutton.</w:t>
      </w:r>
    </w:p>
  </w:footnote>
  <w:footnote w:id="5">
    <w:p w14:paraId="3FBEA569" w14:textId="47329687" w:rsidR="00C022C8" w:rsidRDefault="00C022C8">
      <w:pPr>
        <w:pStyle w:val="FootnoteText"/>
      </w:pPr>
      <w:r>
        <w:rPr>
          <w:rStyle w:val="FootnoteReference"/>
        </w:rPr>
        <w:footnoteRef/>
      </w:r>
      <w:r>
        <w:t xml:space="preserve"> A future version of Baseline Tailor may support a more information-rich Framework Profile XML format. Such a format might include, for example, guidance for subcategories in the Profil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369FE"/>
    <w:multiLevelType w:val="hybridMultilevel"/>
    <w:tmpl w:val="22DCB2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C8003C"/>
    <w:multiLevelType w:val="hybridMultilevel"/>
    <w:tmpl w:val="6430E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DD0B43"/>
    <w:multiLevelType w:val="hybridMultilevel"/>
    <w:tmpl w:val="A8008C60"/>
    <w:lvl w:ilvl="0" w:tplc="6A047D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9B1A68"/>
    <w:multiLevelType w:val="hybridMultilevel"/>
    <w:tmpl w:val="67A0F0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7425F6"/>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C081374"/>
    <w:multiLevelType w:val="hybridMultilevel"/>
    <w:tmpl w:val="DB04C7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6610E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8F03C9B"/>
    <w:multiLevelType w:val="multilevel"/>
    <w:tmpl w:val="F132B92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0822C84"/>
    <w:multiLevelType w:val="hybridMultilevel"/>
    <w:tmpl w:val="FE56AD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1647CBA"/>
    <w:multiLevelType w:val="multilevel"/>
    <w:tmpl w:val="F70E56B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427E2F03"/>
    <w:multiLevelType w:val="hybridMultilevel"/>
    <w:tmpl w:val="63B80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D31CDD"/>
    <w:multiLevelType w:val="hybridMultilevel"/>
    <w:tmpl w:val="F9ACBF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FA951E4"/>
    <w:multiLevelType w:val="hybridMultilevel"/>
    <w:tmpl w:val="D102B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2205A48"/>
    <w:multiLevelType w:val="hybridMultilevel"/>
    <w:tmpl w:val="87925E1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A286B45"/>
    <w:multiLevelType w:val="multilevel"/>
    <w:tmpl w:val="7CB6F8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70C74B48"/>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4D721EB"/>
    <w:multiLevelType w:val="hybridMultilevel"/>
    <w:tmpl w:val="F66E809C"/>
    <w:lvl w:ilvl="0" w:tplc="0409000F">
      <w:start w:val="1"/>
      <w:numFmt w:val="decimal"/>
      <w:lvlText w:val="%1."/>
      <w:lvlJc w:val="left"/>
      <w:pPr>
        <w:ind w:left="783" w:hanging="360"/>
      </w:pPr>
    </w:lvl>
    <w:lvl w:ilvl="1" w:tplc="04090019" w:tentative="1">
      <w:start w:val="1"/>
      <w:numFmt w:val="lowerLetter"/>
      <w:lvlText w:val="%2."/>
      <w:lvlJc w:val="left"/>
      <w:pPr>
        <w:ind w:left="1503" w:hanging="360"/>
      </w:pPr>
    </w:lvl>
    <w:lvl w:ilvl="2" w:tplc="0409001B" w:tentative="1">
      <w:start w:val="1"/>
      <w:numFmt w:val="lowerRoman"/>
      <w:lvlText w:val="%3."/>
      <w:lvlJc w:val="right"/>
      <w:pPr>
        <w:ind w:left="2223" w:hanging="180"/>
      </w:pPr>
    </w:lvl>
    <w:lvl w:ilvl="3" w:tplc="0409000F" w:tentative="1">
      <w:start w:val="1"/>
      <w:numFmt w:val="decimal"/>
      <w:lvlText w:val="%4."/>
      <w:lvlJc w:val="left"/>
      <w:pPr>
        <w:ind w:left="2943" w:hanging="360"/>
      </w:pPr>
    </w:lvl>
    <w:lvl w:ilvl="4" w:tplc="04090019" w:tentative="1">
      <w:start w:val="1"/>
      <w:numFmt w:val="lowerLetter"/>
      <w:lvlText w:val="%5."/>
      <w:lvlJc w:val="left"/>
      <w:pPr>
        <w:ind w:left="3663" w:hanging="360"/>
      </w:pPr>
    </w:lvl>
    <w:lvl w:ilvl="5" w:tplc="0409001B" w:tentative="1">
      <w:start w:val="1"/>
      <w:numFmt w:val="lowerRoman"/>
      <w:lvlText w:val="%6."/>
      <w:lvlJc w:val="right"/>
      <w:pPr>
        <w:ind w:left="4383" w:hanging="180"/>
      </w:pPr>
    </w:lvl>
    <w:lvl w:ilvl="6" w:tplc="0409000F" w:tentative="1">
      <w:start w:val="1"/>
      <w:numFmt w:val="decimal"/>
      <w:lvlText w:val="%7."/>
      <w:lvlJc w:val="left"/>
      <w:pPr>
        <w:ind w:left="5103" w:hanging="360"/>
      </w:pPr>
    </w:lvl>
    <w:lvl w:ilvl="7" w:tplc="04090019" w:tentative="1">
      <w:start w:val="1"/>
      <w:numFmt w:val="lowerLetter"/>
      <w:lvlText w:val="%8."/>
      <w:lvlJc w:val="left"/>
      <w:pPr>
        <w:ind w:left="5823" w:hanging="360"/>
      </w:pPr>
    </w:lvl>
    <w:lvl w:ilvl="8" w:tplc="0409001B" w:tentative="1">
      <w:start w:val="1"/>
      <w:numFmt w:val="lowerRoman"/>
      <w:lvlText w:val="%9."/>
      <w:lvlJc w:val="right"/>
      <w:pPr>
        <w:ind w:left="6543" w:hanging="180"/>
      </w:pPr>
    </w:lvl>
  </w:abstractNum>
  <w:abstractNum w:abstractNumId="17" w15:restartNumberingAfterBreak="0">
    <w:nsid w:val="758D77F4"/>
    <w:multiLevelType w:val="hybridMultilevel"/>
    <w:tmpl w:val="3FBC7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6"/>
  </w:num>
  <w:num w:numId="3">
    <w:abstractNumId w:val="14"/>
  </w:num>
  <w:num w:numId="4">
    <w:abstractNumId w:val="9"/>
  </w:num>
  <w:num w:numId="5">
    <w:abstractNumId w:val="11"/>
  </w:num>
  <w:num w:numId="6">
    <w:abstractNumId w:val="15"/>
  </w:num>
  <w:num w:numId="7">
    <w:abstractNumId w:val="10"/>
  </w:num>
  <w:num w:numId="8">
    <w:abstractNumId w:val="3"/>
  </w:num>
  <w:num w:numId="9">
    <w:abstractNumId w:val="4"/>
  </w:num>
  <w:num w:numId="10">
    <w:abstractNumId w:val="16"/>
  </w:num>
  <w:num w:numId="11">
    <w:abstractNumId w:val="2"/>
  </w:num>
  <w:num w:numId="12">
    <w:abstractNumId w:val="13"/>
  </w:num>
  <w:num w:numId="13">
    <w:abstractNumId w:val="1"/>
  </w:num>
  <w:num w:numId="14">
    <w:abstractNumId w:val="5"/>
  </w:num>
  <w:num w:numId="15">
    <w:abstractNumId w:val="0"/>
  </w:num>
  <w:num w:numId="16">
    <w:abstractNumId w:val="12"/>
  </w:num>
  <w:num w:numId="17">
    <w:abstractNumId w:val="8"/>
  </w:num>
  <w:num w:numId="1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47"/>
  <w:activeWritingStyle w:appName="MSWord" w:lang="en-US" w:vendorID="64" w:dllVersion="131078"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6182"/>
    <w:rsid w:val="000012EF"/>
    <w:rsid w:val="0001160C"/>
    <w:rsid w:val="00022DD6"/>
    <w:rsid w:val="00031786"/>
    <w:rsid w:val="00034917"/>
    <w:rsid w:val="00035C4A"/>
    <w:rsid w:val="000409AE"/>
    <w:rsid w:val="00040E0B"/>
    <w:rsid w:val="000461B1"/>
    <w:rsid w:val="0005367B"/>
    <w:rsid w:val="00057873"/>
    <w:rsid w:val="00057CCA"/>
    <w:rsid w:val="00062973"/>
    <w:rsid w:val="000632C1"/>
    <w:rsid w:val="00065810"/>
    <w:rsid w:val="00071F15"/>
    <w:rsid w:val="00076F79"/>
    <w:rsid w:val="00077631"/>
    <w:rsid w:val="00082599"/>
    <w:rsid w:val="00082867"/>
    <w:rsid w:val="00082B9F"/>
    <w:rsid w:val="000867BC"/>
    <w:rsid w:val="0009297D"/>
    <w:rsid w:val="00093F60"/>
    <w:rsid w:val="00096A57"/>
    <w:rsid w:val="000A0837"/>
    <w:rsid w:val="000A18EC"/>
    <w:rsid w:val="000B1238"/>
    <w:rsid w:val="000B2398"/>
    <w:rsid w:val="000B2C3F"/>
    <w:rsid w:val="000B4FAC"/>
    <w:rsid w:val="000B555C"/>
    <w:rsid w:val="000C5766"/>
    <w:rsid w:val="000D31AB"/>
    <w:rsid w:val="000E0370"/>
    <w:rsid w:val="000F63AA"/>
    <w:rsid w:val="00100664"/>
    <w:rsid w:val="00103F68"/>
    <w:rsid w:val="001226E5"/>
    <w:rsid w:val="00125665"/>
    <w:rsid w:val="00132A73"/>
    <w:rsid w:val="00140397"/>
    <w:rsid w:val="001451F3"/>
    <w:rsid w:val="00157B83"/>
    <w:rsid w:val="00162F67"/>
    <w:rsid w:val="0018417A"/>
    <w:rsid w:val="001906E2"/>
    <w:rsid w:val="00190CD3"/>
    <w:rsid w:val="001927F2"/>
    <w:rsid w:val="00197E1E"/>
    <w:rsid w:val="001A573B"/>
    <w:rsid w:val="001C18D4"/>
    <w:rsid w:val="001D3970"/>
    <w:rsid w:val="001D45A8"/>
    <w:rsid w:val="001D55E3"/>
    <w:rsid w:val="001D5A6A"/>
    <w:rsid w:val="001E34DE"/>
    <w:rsid w:val="001E5E17"/>
    <w:rsid w:val="001F0979"/>
    <w:rsid w:val="002033C0"/>
    <w:rsid w:val="00204F74"/>
    <w:rsid w:val="002068F0"/>
    <w:rsid w:val="00212A92"/>
    <w:rsid w:val="002158FF"/>
    <w:rsid w:val="0022705C"/>
    <w:rsid w:val="00230D36"/>
    <w:rsid w:val="00235FBA"/>
    <w:rsid w:val="00270336"/>
    <w:rsid w:val="00270F31"/>
    <w:rsid w:val="0027254A"/>
    <w:rsid w:val="00281EDF"/>
    <w:rsid w:val="00295D4B"/>
    <w:rsid w:val="002A3F16"/>
    <w:rsid w:val="002A7F43"/>
    <w:rsid w:val="002B34B9"/>
    <w:rsid w:val="002B65D9"/>
    <w:rsid w:val="002C1394"/>
    <w:rsid w:val="002C7DC9"/>
    <w:rsid w:val="002D2F7A"/>
    <w:rsid w:val="002E6BD6"/>
    <w:rsid w:val="002F0AFB"/>
    <w:rsid w:val="002F4856"/>
    <w:rsid w:val="002F4BD7"/>
    <w:rsid w:val="0032716F"/>
    <w:rsid w:val="0033218E"/>
    <w:rsid w:val="00335EC4"/>
    <w:rsid w:val="0033699A"/>
    <w:rsid w:val="00352195"/>
    <w:rsid w:val="00353463"/>
    <w:rsid w:val="00357C28"/>
    <w:rsid w:val="003725B2"/>
    <w:rsid w:val="00372F8B"/>
    <w:rsid w:val="00375A62"/>
    <w:rsid w:val="00387FA5"/>
    <w:rsid w:val="003905B2"/>
    <w:rsid w:val="0039448C"/>
    <w:rsid w:val="00397090"/>
    <w:rsid w:val="003974D9"/>
    <w:rsid w:val="00397EDC"/>
    <w:rsid w:val="003A4661"/>
    <w:rsid w:val="003A4E32"/>
    <w:rsid w:val="003B0D03"/>
    <w:rsid w:val="003B49CE"/>
    <w:rsid w:val="003B6AE7"/>
    <w:rsid w:val="003C0459"/>
    <w:rsid w:val="003C1581"/>
    <w:rsid w:val="003C222D"/>
    <w:rsid w:val="003C2386"/>
    <w:rsid w:val="003C2B21"/>
    <w:rsid w:val="003C358C"/>
    <w:rsid w:val="003C367E"/>
    <w:rsid w:val="003C6C94"/>
    <w:rsid w:val="003C753B"/>
    <w:rsid w:val="003D2C45"/>
    <w:rsid w:val="003E05AB"/>
    <w:rsid w:val="003F0D4C"/>
    <w:rsid w:val="003F4F50"/>
    <w:rsid w:val="003F6475"/>
    <w:rsid w:val="00403247"/>
    <w:rsid w:val="004040B4"/>
    <w:rsid w:val="00405F6F"/>
    <w:rsid w:val="004129DD"/>
    <w:rsid w:val="0041301F"/>
    <w:rsid w:val="00415627"/>
    <w:rsid w:val="00432351"/>
    <w:rsid w:val="0044066D"/>
    <w:rsid w:val="00466E15"/>
    <w:rsid w:val="0048232B"/>
    <w:rsid w:val="00494539"/>
    <w:rsid w:val="00494736"/>
    <w:rsid w:val="00497E15"/>
    <w:rsid w:val="004A09DD"/>
    <w:rsid w:val="004A71A8"/>
    <w:rsid w:val="004B1A75"/>
    <w:rsid w:val="004B38F4"/>
    <w:rsid w:val="004B6641"/>
    <w:rsid w:val="004C4191"/>
    <w:rsid w:val="004C48F6"/>
    <w:rsid w:val="004C7588"/>
    <w:rsid w:val="004D2023"/>
    <w:rsid w:val="004D4445"/>
    <w:rsid w:val="004D7CD3"/>
    <w:rsid w:val="004E05A4"/>
    <w:rsid w:val="004E68C3"/>
    <w:rsid w:val="004F38F1"/>
    <w:rsid w:val="004F5712"/>
    <w:rsid w:val="004F57D9"/>
    <w:rsid w:val="00505E6E"/>
    <w:rsid w:val="0051540A"/>
    <w:rsid w:val="00524CC9"/>
    <w:rsid w:val="005310C7"/>
    <w:rsid w:val="005312DB"/>
    <w:rsid w:val="0054108D"/>
    <w:rsid w:val="005441DD"/>
    <w:rsid w:val="0054793B"/>
    <w:rsid w:val="00551D87"/>
    <w:rsid w:val="00566161"/>
    <w:rsid w:val="005754AC"/>
    <w:rsid w:val="00591574"/>
    <w:rsid w:val="00597ED9"/>
    <w:rsid w:val="005A2023"/>
    <w:rsid w:val="005A3729"/>
    <w:rsid w:val="005A42BB"/>
    <w:rsid w:val="005A4AB8"/>
    <w:rsid w:val="005A4F24"/>
    <w:rsid w:val="005A793F"/>
    <w:rsid w:val="005B4E9A"/>
    <w:rsid w:val="005D4021"/>
    <w:rsid w:val="005D5CE0"/>
    <w:rsid w:val="005E5B38"/>
    <w:rsid w:val="005E77A1"/>
    <w:rsid w:val="005F35A7"/>
    <w:rsid w:val="005F7754"/>
    <w:rsid w:val="00601D91"/>
    <w:rsid w:val="0060765D"/>
    <w:rsid w:val="0062305F"/>
    <w:rsid w:val="006235EF"/>
    <w:rsid w:val="00631704"/>
    <w:rsid w:val="006432C9"/>
    <w:rsid w:val="00654AF3"/>
    <w:rsid w:val="006551C8"/>
    <w:rsid w:val="00666553"/>
    <w:rsid w:val="00672C18"/>
    <w:rsid w:val="006772BC"/>
    <w:rsid w:val="00693DAE"/>
    <w:rsid w:val="006A1312"/>
    <w:rsid w:val="006A5747"/>
    <w:rsid w:val="006A6AAA"/>
    <w:rsid w:val="006C59BE"/>
    <w:rsid w:val="006D1DC9"/>
    <w:rsid w:val="006F0DF4"/>
    <w:rsid w:val="006F0F77"/>
    <w:rsid w:val="006F1DB9"/>
    <w:rsid w:val="006F58E0"/>
    <w:rsid w:val="006F5B36"/>
    <w:rsid w:val="00702CA5"/>
    <w:rsid w:val="007072DF"/>
    <w:rsid w:val="00714BA1"/>
    <w:rsid w:val="007158A3"/>
    <w:rsid w:val="00723E5F"/>
    <w:rsid w:val="00730BAE"/>
    <w:rsid w:val="00735999"/>
    <w:rsid w:val="00737DF1"/>
    <w:rsid w:val="0075014B"/>
    <w:rsid w:val="00752B01"/>
    <w:rsid w:val="00770864"/>
    <w:rsid w:val="007731E8"/>
    <w:rsid w:val="00780BE4"/>
    <w:rsid w:val="007913B7"/>
    <w:rsid w:val="00795F70"/>
    <w:rsid w:val="007A502B"/>
    <w:rsid w:val="007A6545"/>
    <w:rsid w:val="007A7049"/>
    <w:rsid w:val="007B0E77"/>
    <w:rsid w:val="007B1899"/>
    <w:rsid w:val="007B4554"/>
    <w:rsid w:val="007C3D5E"/>
    <w:rsid w:val="007E4DBC"/>
    <w:rsid w:val="007E50DB"/>
    <w:rsid w:val="007E6684"/>
    <w:rsid w:val="007F078B"/>
    <w:rsid w:val="007F2121"/>
    <w:rsid w:val="007F5BB1"/>
    <w:rsid w:val="00803C73"/>
    <w:rsid w:val="00811D08"/>
    <w:rsid w:val="008121C7"/>
    <w:rsid w:val="00831FDA"/>
    <w:rsid w:val="00835151"/>
    <w:rsid w:val="00836103"/>
    <w:rsid w:val="008463A7"/>
    <w:rsid w:val="00861476"/>
    <w:rsid w:val="008619F0"/>
    <w:rsid w:val="0086568B"/>
    <w:rsid w:val="00867DA5"/>
    <w:rsid w:val="008736C0"/>
    <w:rsid w:val="00881751"/>
    <w:rsid w:val="008829AC"/>
    <w:rsid w:val="00883F69"/>
    <w:rsid w:val="00890AEA"/>
    <w:rsid w:val="00890D04"/>
    <w:rsid w:val="0089263C"/>
    <w:rsid w:val="00892730"/>
    <w:rsid w:val="00896B5E"/>
    <w:rsid w:val="00897929"/>
    <w:rsid w:val="008A171A"/>
    <w:rsid w:val="008C0CAF"/>
    <w:rsid w:val="008C33D6"/>
    <w:rsid w:val="008D102D"/>
    <w:rsid w:val="008D2001"/>
    <w:rsid w:val="008E0C2C"/>
    <w:rsid w:val="008E64AA"/>
    <w:rsid w:val="008F4916"/>
    <w:rsid w:val="008F770A"/>
    <w:rsid w:val="009202DE"/>
    <w:rsid w:val="00947A8A"/>
    <w:rsid w:val="00957B0C"/>
    <w:rsid w:val="00966F63"/>
    <w:rsid w:val="00967512"/>
    <w:rsid w:val="009765F5"/>
    <w:rsid w:val="0098171A"/>
    <w:rsid w:val="00982926"/>
    <w:rsid w:val="009936DE"/>
    <w:rsid w:val="00996B67"/>
    <w:rsid w:val="009A65FF"/>
    <w:rsid w:val="009A7976"/>
    <w:rsid w:val="009B566B"/>
    <w:rsid w:val="009D0156"/>
    <w:rsid w:val="009D15EB"/>
    <w:rsid w:val="009E3A99"/>
    <w:rsid w:val="009F1F0E"/>
    <w:rsid w:val="009F2710"/>
    <w:rsid w:val="009F7F8A"/>
    <w:rsid w:val="00A0308E"/>
    <w:rsid w:val="00A06B42"/>
    <w:rsid w:val="00A070AF"/>
    <w:rsid w:val="00A104A6"/>
    <w:rsid w:val="00A20DAD"/>
    <w:rsid w:val="00A22BF7"/>
    <w:rsid w:val="00A30C86"/>
    <w:rsid w:val="00A340AE"/>
    <w:rsid w:val="00A3533B"/>
    <w:rsid w:val="00A35ABD"/>
    <w:rsid w:val="00A41E70"/>
    <w:rsid w:val="00A42405"/>
    <w:rsid w:val="00A52649"/>
    <w:rsid w:val="00A56437"/>
    <w:rsid w:val="00A63677"/>
    <w:rsid w:val="00A71FA3"/>
    <w:rsid w:val="00A7616F"/>
    <w:rsid w:val="00A836B7"/>
    <w:rsid w:val="00A870C4"/>
    <w:rsid w:val="00A91822"/>
    <w:rsid w:val="00A9220F"/>
    <w:rsid w:val="00A944D1"/>
    <w:rsid w:val="00AA0F68"/>
    <w:rsid w:val="00AA3D04"/>
    <w:rsid w:val="00AC2358"/>
    <w:rsid w:val="00AC519C"/>
    <w:rsid w:val="00AC63B7"/>
    <w:rsid w:val="00AC69D4"/>
    <w:rsid w:val="00AD1EA6"/>
    <w:rsid w:val="00AE0005"/>
    <w:rsid w:val="00AF0773"/>
    <w:rsid w:val="00AF51EE"/>
    <w:rsid w:val="00AF7D69"/>
    <w:rsid w:val="00B06935"/>
    <w:rsid w:val="00B10443"/>
    <w:rsid w:val="00B11575"/>
    <w:rsid w:val="00B14FE8"/>
    <w:rsid w:val="00B20C04"/>
    <w:rsid w:val="00B218FE"/>
    <w:rsid w:val="00B22A5F"/>
    <w:rsid w:val="00B31A45"/>
    <w:rsid w:val="00B506B3"/>
    <w:rsid w:val="00B537BC"/>
    <w:rsid w:val="00B542F2"/>
    <w:rsid w:val="00B55A44"/>
    <w:rsid w:val="00B55C64"/>
    <w:rsid w:val="00B628BF"/>
    <w:rsid w:val="00B71008"/>
    <w:rsid w:val="00B71522"/>
    <w:rsid w:val="00B73250"/>
    <w:rsid w:val="00B76C9C"/>
    <w:rsid w:val="00B95436"/>
    <w:rsid w:val="00B96812"/>
    <w:rsid w:val="00BA1D45"/>
    <w:rsid w:val="00BA658F"/>
    <w:rsid w:val="00BB2A2F"/>
    <w:rsid w:val="00BB3F0E"/>
    <w:rsid w:val="00BB6AC0"/>
    <w:rsid w:val="00BB7D35"/>
    <w:rsid w:val="00BC2519"/>
    <w:rsid w:val="00BC2A9C"/>
    <w:rsid w:val="00BC2E80"/>
    <w:rsid w:val="00BC3357"/>
    <w:rsid w:val="00BC339A"/>
    <w:rsid w:val="00BC44A2"/>
    <w:rsid w:val="00BC4D48"/>
    <w:rsid w:val="00BE1758"/>
    <w:rsid w:val="00BF2ABA"/>
    <w:rsid w:val="00BF6F4F"/>
    <w:rsid w:val="00C022C8"/>
    <w:rsid w:val="00C03FB4"/>
    <w:rsid w:val="00C04B34"/>
    <w:rsid w:val="00C051D3"/>
    <w:rsid w:val="00C06182"/>
    <w:rsid w:val="00C06D09"/>
    <w:rsid w:val="00C176D7"/>
    <w:rsid w:val="00C27BA9"/>
    <w:rsid w:val="00C32CFD"/>
    <w:rsid w:val="00C33584"/>
    <w:rsid w:val="00C36A14"/>
    <w:rsid w:val="00C419B4"/>
    <w:rsid w:val="00C43ECB"/>
    <w:rsid w:val="00C5532A"/>
    <w:rsid w:val="00C624C1"/>
    <w:rsid w:val="00C7533F"/>
    <w:rsid w:val="00C76B6E"/>
    <w:rsid w:val="00C77C98"/>
    <w:rsid w:val="00C81524"/>
    <w:rsid w:val="00C85638"/>
    <w:rsid w:val="00C860A5"/>
    <w:rsid w:val="00C86F90"/>
    <w:rsid w:val="00C97D6D"/>
    <w:rsid w:val="00CA4DEF"/>
    <w:rsid w:val="00CA5D34"/>
    <w:rsid w:val="00CC2C79"/>
    <w:rsid w:val="00CC4BC8"/>
    <w:rsid w:val="00CC627F"/>
    <w:rsid w:val="00CC683D"/>
    <w:rsid w:val="00CC6DFE"/>
    <w:rsid w:val="00CC6EFE"/>
    <w:rsid w:val="00CD2097"/>
    <w:rsid w:val="00CE376D"/>
    <w:rsid w:val="00CF3686"/>
    <w:rsid w:val="00CF5561"/>
    <w:rsid w:val="00CF5D48"/>
    <w:rsid w:val="00CF682C"/>
    <w:rsid w:val="00D020DF"/>
    <w:rsid w:val="00D1174D"/>
    <w:rsid w:val="00D20699"/>
    <w:rsid w:val="00D21D04"/>
    <w:rsid w:val="00D425ED"/>
    <w:rsid w:val="00D50E18"/>
    <w:rsid w:val="00D56BD1"/>
    <w:rsid w:val="00D64069"/>
    <w:rsid w:val="00D66B78"/>
    <w:rsid w:val="00D92493"/>
    <w:rsid w:val="00DB0DDE"/>
    <w:rsid w:val="00DB5F4C"/>
    <w:rsid w:val="00DC4A93"/>
    <w:rsid w:val="00DC7AF1"/>
    <w:rsid w:val="00DD3E68"/>
    <w:rsid w:val="00DD711A"/>
    <w:rsid w:val="00DE2B61"/>
    <w:rsid w:val="00E07DE0"/>
    <w:rsid w:val="00E23F32"/>
    <w:rsid w:val="00E264E5"/>
    <w:rsid w:val="00E35F29"/>
    <w:rsid w:val="00E44891"/>
    <w:rsid w:val="00E4739E"/>
    <w:rsid w:val="00E51161"/>
    <w:rsid w:val="00E60878"/>
    <w:rsid w:val="00E703FC"/>
    <w:rsid w:val="00E82903"/>
    <w:rsid w:val="00E94D9C"/>
    <w:rsid w:val="00EA2A54"/>
    <w:rsid w:val="00EA6425"/>
    <w:rsid w:val="00EB0314"/>
    <w:rsid w:val="00EB5912"/>
    <w:rsid w:val="00EC7C2D"/>
    <w:rsid w:val="00ED28FC"/>
    <w:rsid w:val="00ED7D52"/>
    <w:rsid w:val="00EE6D57"/>
    <w:rsid w:val="00EF107A"/>
    <w:rsid w:val="00EF66AC"/>
    <w:rsid w:val="00F022AC"/>
    <w:rsid w:val="00F12A41"/>
    <w:rsid w:val="00F15167"/>
    <w:rsid w:val="00F151DF"/>
    <w:rsid w:val="00F1636F"/>
    <w:rsid w:val="00F22A36"/>
    <w:rsid w:val="00F27BE6"/>
    <w:rsid w:val="00F32E85"/>
    <w:rsid w:val="00F40876"/>
    <w:rsid w:val="00F423A7"/>
    <w:rsid w:val="00F43189"/>
    <w:rsid w:val="00F43FD1"/>
    <w:rsid w:val="00F530DC"/>
    <w:rsid w:val="00F555C9"/>
    <w:rsid w:val="00F55C00"/>
    <w:rsid w:val="00F649F0"/>
    <w:rsid w:val="00F83506"/>
    <w:rsid w:val="00F85A34"/>
    <w:rsid w:val="00F8765E"/>
    <w:rsid w:val="00F903C1"/>
    <w:rsid w:val="00F924C0"/>
    <w:rsid w:val="00FA057B"/>
    <w:rsid w:val="00FA3155"/>
    <w:rsid w:val="00FA5847"/>
    <w:rsid w:val="00FB10B2"/>
    <w:rsid w:val="00FB7708"/>
    <w:rsid w:val="00FB7FB9"/>
    <w:rsid w:val="00FC1D3D"/>
    <w:rsid w:val="00FC4176"/>
    <w:rsid w:val="00FC535E"/>
    <w:rsid w:val="00FC709F"/>
    <w:rsid w:val="00FC7A34"/>
    <w:rsid w:val="00FD1B2B"/>
    <w:rsid w:val="00FD2253"/>
    <w:rsid w:val="00FD36BE"/>
    <w:rsid w:val="00FD669B"/>
    <w:rsid w:val="00FE3A1F"/>
    <w:rsid w:val="00FF05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75DB248F"/>
  <w15:chartTrackingRefBased/>
  <w15:docId w15:val="{22CB0A3C-E485-4FC4-A958-B64D17EF5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4D9C"/>
    <w:rPr>
      <w:rFonts w:ascii="Times New Roman" w:hAnsi="Times New Roman" w:cs="Times New Roman"/>
      <w:sz w:val="24"/>
      <w:szCs w:val="24"/>
    </w:rPr>
  </w:style>
  <w:style w:type="paragraph" w:styleId="Heading1">
    <w:name w:val="heading 1"/>
    <w:basedOn w:val="Normal"/>
    <w:next w:val="Normal"/>
    <w:link w:val="Heading1Char"/>
    <w:uiPriority w:val="9"/>
    <w:qFormat/>
    <w:rsid w:val="000A0837"/>
    <w:pPr>
      <w:keepNext/>
      <w:keepLines/>
      <w:numPr>
        <w:numId w:val="4"/>
      </w:numPr>
      <w:spacing w:before="240" w:after="120"/>
      <w:outlineLvl w:val="0"/>
    </w:pPr>
    <w:rPr>
      <w:rFonts w:eastAsiaTheme="majorEastAsia"/>
      <w:b/>
      <w:sz w:val="32"/>
      <w:szCs w:val="32"/>
    </w:rPr>
  </w:style>
  <w:style w:type="paragraph" w:styleId="Heading2">
    <w:name w:val="heading 2"/>
    <w:basedOn w:val="Normal"/>
    <w:next w:val="Normal"/>
    <w:link w:val="Heading2Char"/>
    <w:uiPriority w:val="9"/>
    <w:unhideWhenUsed/>
    <w:qFormat/>
    <w:rsid w:val="000A0837"/>
    <w:pPr>
      <w:keepNext/>
      <w:keepLines/>
      <w:numPr>
        <w:ilvl w:val="1"/>
        <w:numId w:val="4"/>
      </w:numPr>
      <w:spacing w:before="40" w:after="120"/>
      <w:outlineLvl w:val="1"/>
    </w:pPr>
    <w:rPr>
      <w:rFonts w:eastAsiaTheme="majorEastAsia"/>
      <w:b/>
      <w:sz w:val="28"/>
      <w:szCs w:val="28"/>
    </w:rPr>
  </w:style>
  <w:style w:type="paragraph" w:styleId="Heading3">
    <w:name w:val="heading 3"/>
    <w:basedOn w:val="Normal"/>
    <w:next w:val="Normal"/>
    <w:link w:val="Heading3Char"/>
    <w:uiPriority w:val="9"/>
    <w:semiHidden/>
    <w:unhideWhenUsed/>
    <w:qFormat/>
    <w:rsid w:val="008C33D6"/>
    <w:pPr>
      <w:keepNext/>
      <w:keepLines/>
      <w:numPr>
        <w:ilvl w:val="2"/>
        <w:numId w:val="4"/>
      </w:numPr>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8C33D6"/>
    <w:pPr>
      <w:keepNext/>
      <w:keepLines/>
      <w:numPr>
        <w:ilvl w:val="3"/>
        <w:numId w:val="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C33D6"/>
    <w:pPr>
      <w:keepNext/>
      <w:keepLines/>
      <w:numPr>
        <w:ilvl w:val="4"/>
        <w:numId w:val="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C33D6"/>
    <w:pPr>
      <w:keepNext/>
      <w:keepLines/>
      <w:numPr>
        <w:ilvl w:val="5"/>
        <w:numId w:val="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C33D6"/>
    <w:pPr>
      <w:keepNext/>
      <w:keepLines/>
      <w:numPr>
        <w:ilvl w:val="6"/>
        <w:numId w:val="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C33D6"/>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C33D6"/>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C04B34"/>
    <w:pPr>
      <w:spacing w:after="200" w:line="240" w:lineRule="auto"/>
    </w:pPr>
    <w:rPr>
      <w:iCs/>
      <w:color w:val="44546A" w:themeColor="text2"/>
      <w:sz w:val="20"/>
      <w:szCs w:val="20"/>
    </w:rPr>
  </w:style>
  <w:style w:type="paragraph" w:customStyle="1" w:styleId="Code">
    <w:name w:val="Code"/>
    <w:basedOn w:val="Normal"/>
    <w:link w:val="CodeChar"/>
    <w:qFormat/>
    <w:rsid w:val="006A6AAA"/>
    <w:pPr>
      <w:spacing w:after="0"/>
    </w:pPr>
    <w:rPr>
      <w:rFonts w:ascii="Courier New" w:hAnsi="Courier New" w:cs="Courier New"/>
      <w:b/>
      <w:sz w:val="22"/>
      <w:szCs w:val="18"/>
    </w:rPr>
  </w:style>
  <w:style w:type="paragraph" w:styleId="Title">
    <w:name w:val="Title"/>
    <w:basedOn w:val="Normal"/>
    <w:next w:val="Normal"/>
    <w:link w:val="TitleChar"/>
    <w:uiPriority w:val="10"/>
    <w:qFormat/>
    <w:rsid w:val="00714B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CodeChar">
    <w:name w:val="Code Char"/>
    <w:basedOn w:val="DefaultParagraphFont"/>
    <w:link w:val="Code"/>
    <w:rsid w:val="006A6AAA"/>
    <w:rPr>
      <w:rFonts w:ascii="Courier New" w:hAnsi="Courier New" w:cs="Courier New"/>
      <w:b/>
      <w:szCs w:val="18"/>
    </w:rPr>
  </w:style>
  <w:style w:type="character" w:customStyle="1" w:styleId="TitleChar">
    <w:name w:val="Title Char"/>
    <w:basedOn w:val="DefaultParagraphFont"/>
    <w:link w:val="Title"/>
    <w:uiPriority w:val="10"/>
    <w:rsid w:val="00714BA1"/>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0A0837"/>
    <w:rPr>
      <w:rFonts w:ascii="Times New Roman" w:eastAsiaTheme="majorEastAsia" w:hAnsi="Times New Roman" w:cs="Times New Roman"/>
      <w:b/>
      <w:sz w:val="32"/>
      <w:szCs w:val="32"/>
    </w:rPr>
  </w:style>
  <w:style w:type="character" w:customStyle="1" w:styleId="Heading2Char">
    <w:name w:val="Heading 2 Char"/>
    <w:basedOn w:val="DefaultParagraphFont"/>
    <w:link w:val="Heading2"/>
    <w:uiPriority w:val="9"/>
    <w:rsid w:val="000A0837"/>
    <w:rPr>
      <w:rFonts w:ascii="Times New Roman" w:eastAsiaTheme="majorEastAsia" w:hAnsi="Times New Roman" w:cs="Times New Roman"/>
      <w:b/>
      <w:sz w:val="28"/>
      <w:szCs w:val="28"/>
    </w:rPr>
  </w:style>
  <w:style w:type="character" w:customStyle="1" w:styleId="Heading3Char">
    <w:name w:val="Heading 3 Char"/>
    <w:basedOn w:val="DefaultParagraphFont"/>
    <w:link w:val="Heading3"/>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8C33D6"/>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semiHidden/>
    <w:rsid w:val="008C33D6"/>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8C33D6"/>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8C33D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C33D6"/>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7B0E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0E77"/>
    <w:rPr>
      <w:rFonts w:ascii="Times New Roman" w:hAnsi="Times New Roman" w:cs="Times New Roman"/>
      <w:sz w:val="24"/>
      <w:szCs w:val="24"/>
    </w:rPr>
  </w:style>
  <w:style w:type="paragraph" w:styleId="Footer">
    <w:name w:val="footer"/>
    <w:basedOn w:val="Normal"/>
    <w:link w:val="FooterChar"/>
    <w:uiPriority w:val="99"/>
    <w:unhideWhenUsed/>
    <w:rsid w:val="007B0E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0E77"/>
    <w:rPr>
      <w:rFonts w:ascii="Times New Roman" w:hAnsi="Times New Roman" w:cs="Times New Roman"/>
      <w:sz w:val="24"/>
      <w:szCs w:val="24"/>
    </w:rPr>
  </w:style>
  <w:style w:type="paragraph" w:styleId="Bibliography">
    <w:name w:val="Bibliography"/>
    <w:basedOn w:val="Normal"/>
    <w:next w:val="Normal"/>
    <w:uiPriority w:val="37"/>
    <w:unhideWhenUsed/>
    <w:rsid w:val="00295D4B"/>
    <w:pPr>
      <w:tabs>
        <w:tab w:val="left" w:pos="384"/>
      </w:tabs>
      <w:spacing w:after="0" w:line="240" w:lineRule="auto"/>
      <w:ind w:left="384" w:hanging="384"/>
    </w:pPr>
  </w:style>
  <w:style w:type="paragraph" w:customStyle="1" w:styleId="Default">
    <w:name w:val="Default"/>
    <w:rsid w:val="00212A92"/>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B218FE"/>
    <w:rPr>
      <w:sz w:val="16"/>
      <w:szCs w:val="16"/>
    </w:rPr>
  </w:style>
  <w:style w:type="paragraph" w:styleId="CommentText">
    <w:name w:val="annotation text"/>
    <w:basedOn w:val="Normal"/>
    <w:link w:val="CommentTextChar"/>
    <w:uiPriority w:val="99"/>
    <w:semiHidden/>
    <w:unhideWhenUsed/>
    <w:rsid w:val="00B218FE"/>
    <w:pPr>
      <w:spacing w:line="240" w:lineRule="auto"/>
    </w:pPr>
    <w:rPr>
      <w:sz w:val="20"/>
      <w:szCs w:val="20"/>
    </w:rPr>
  </w:style>
  <w:style w:type="character" w:customStyle="1" w:styleId="CommentTextChar">
    <w:name w:val="Comment Text Char"/>
    <w:basedOn w:val="DefaultParagraphFont"/>
    <w:link w:val="CommentText"/>
    <w:uiPriority w:val="99"/>
    <w:semiHidden/>
    <w:rsid w:val="00B218FE"/>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218FE"/>
    <w:rPr>
      <w:b/>
      <w:bCs/>
    </w:rPr>
  </w:style>
  <w:style w:type="character" w:customStyle="1" w:styleId="CommentSubjectChar">
    <w:name w:val="Comment Subject Char"/>
    <w:basedOn w:val="CommentTextChar"/>
    <w:link w:val="CommentSubject"/>
    <w:uiPriority w:val="99"/>
    <w:semiHidden/>
    <w:rsid w:val="00B218FE"/>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B218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18FE"/>
    <w:rPr>
      <w:rFonts w:ascii="Segoe UI" w:hAnsi="Segoe UI" w:cs="Segoe UI"/>
      <w:sz w:val="18"/>
      <w:szCs w:val="18"/>
    </w:rPr>
  </w:style>
  <w:style w:type="character" w:styleId="Hyperlink">
    <w:name w:val="Hyperlink"/>
    <w:basedOn w:val="DefaultParagraphFont"/>
    <w:uiPriority w:val="99"/>
    <w:unhideWhenUsed/>
    <w:rsid w:val="00C5532A"/>
    <w:rPr>
      <w:color w:val="0563C1" w:themeColor="hyperlink"/>
      <w:u w:val="single"/>
    </w:rPr>
  </w:style>
  <w:style w:type="paragraph" w:styleId="ListParagraph">
    <w:name w:val="List Paragraph"/>
    <w:basedOn w:val="Normal"/>
    <w:uiPriority w:val="34"/>
    <w:qFormat/>
    <w:rsid w:val="008D2001"/>
    <w:pPr>
      <w:ind w:left="720"/>
      <w:contextualSpacing/>
    </w:pPr>
  </w:style>
  <w:style w:type="paragraph" w:styleId="NormalWeb">
    <w:name w:val="Normal (Web)"/>
    <w:basedOn w:val="Normal"/>
    <w:uiPriority w:val="99"/>
    <w:semiHidden/>
    <w:unhideWhenUsed/>
    <w:rsid w:val="0039448C"/>
    <w:pPr>
      <w:spacing w:before="100" w:beforeAutospacing="1" w:after="100" w:afterAutospacing="1" w:line="240" w:lineRule="auto"/>
    </w:pPr>
    <w:rPr>
      <w:rFonts w:eastAsia="Times New Roman"/>
    </w:rPr>
  </w:style>
  <w:style w:type="paragraph" w:styleId="FootnoteText">
    <w:name w:val="footnote text"/>
    <w:basedOn w:val="Normal"/>
    <w:link w:val="FootnoteTextChar"/>
    <w:uiPriority w:val="99"/>
    <w:semiHidden/>
    <w:unhideWhenUsed/>
    <w:rsid w:val="000B2C3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B2C3F"/>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0B2C3F"/>
    <w:rPr>
      <w:vertAlign w:val="superscript"/>
    </w:rPr>
  </w:style>
  <w:style w:type="character" w:styleId="FollowedHyperlink">
    <w:name w:val="FollowedHyperlink"/>
    <w:basedOn w:val="DefaultParagraphFont"/>
    <w:uiPriority w:val="99"/>
    <w:semiHidden/>
    <w:unhideWhenUsed/>
    <w:rsid w:val="00A9220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7241822">
      <w:bodyDiv w:val="1"/>
      <w:marLeft w:val="0"/>
      <w:marRight w:val="0"/>
      <w:marTop w:val="0"/>
      <w:marBottom w:val="0"/>
      <w:divBdr>
        <w:top w:val="none" w:sz="0" w:space="0" w:color="auto"/>
        <w:left w:val="none" w:sz="0" w:space="0" w:color="auto"/>
        <w:bottom w:val="none" w:sz="0" w:space="0" w:color="auto"/>
        <w:right w:val="none" w:sz="0" w:space="0" w:color="auto"/>
      </w:divBdr>
      <w:divsChild>
        <w:div w:id="993948327">
          <w:marLeft w:val="0"/>
          <w:marRight w:val="0"/>
          <w:marTop w:val="0"/>
          <w:marBottom w:val="0"/>
          <w:divBdr>
            <w:top w:val="none" w:sz="0" w:space="0" w:color="auto"/>
            <w:left w:val="none" w:sz="0" w:space="0" w:color="auto"/>
            <w:bottom w:val="none" w:sz="0" w:space="0" w:color="auto"/>
            <w:right w:val="none" w:sz="0" w:space="0" w:color="auto"/>
          </w:divBdr>
        </w:div>
      </w:divsChild>
    </w:div>
    <w:div w:id="1102455765">
      <w:bodyDiv w:val="1"/>
      <w:marLeft w:val="0"/>
      <w:marRight w:val="0"/>
      <w:marTop w:val="0"/>
      <w:marBottom w:val="0"/>
      <w:divBdr>
        <w:top w:val="none" w:sz="0" w:space="0" w:color="auto"/>
        <w:left w:val="none" w:sz="0" w:space="0" w:color="auto"/>
        <w:bottom w:val="none" w:sz="0" w:space="0" w:color="auto"/>
        <w:right w:val="none" w:sz="0" w:space="0" w:color="auto"/>
      </w:divBdr>
    </w:div>
    <w:div w:id="1221133939">
      <w:bodyDiv w:val="1"/>
      <w:marLeft w:val="0"/>
      <w:marRight w:val="0"/>
      <w:marTop w:val="0"/>
      <w:marBottom w:val="0"/>
      <w:divBdr>
        <w:top w:val="none" w:sz="0" w:space="0" w:color="auto"/>
        <w:left w:val="none" w:sz="0" w:space="0" w:color="auto"/>
        <w:bottom w:val="none" w:sz="0" w:space="0" w:color="auto"/>
        <w:right w:val="none" w:sz="0" w:space="0" w:color="auto"/>
      </w:divBdr>
    </w:div>
    <w:div w:id="1344434451">
      <w:bodyDiv w:val="1"/>
      <w:marLeft w:val="0"/>
      <w:marRight w:val="0"/>
      <w:marTop w:val="0"/>
      <w:marBottom w:val="0"/>
      <w:divBdr>
        <w:top w:val="none" w:sz="0" w:space="0" w:color="auto"/>
        <w:left w:val="none" w:sz="0" w:space="0" w:color="auto"/>
        <w:bottom w:val="none" w:sz="0" w:space="0" w:color="auto"/>
        <w:right w:val="none" w:sz="0" w:space="0" w:color="auto"/>
      </w:divBdr>
      <w:divsChild>
        <w:div w:id="53550411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pages.nist.gov/sctools" TargetMode="External"/><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hyperlink" Target="https://pages.nist.gov/sctools" TargetMode="External"/><Relationship Id="rId7" Type="http://schemas.openxmlformats.org/officeDocument/2006/relationships/endnotes" Target="endnotes.xml"/><Relationship Id="rId12" Type="http://schemas.openxmlformats.org/officeDocument/2006/relationships/hyperlink" Target="https://pages.nist.gov/sctools/bt.xml" TargetMode="Externa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src.nist.gov" TargetMode="Externa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fontTable" Target="fontTable.xml"/><Relationship Id="rId10" Type="http://schemas.openxmlformats.org/officeDocument/2006/relationships/image" Target="media/image3.wmf"/><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github.com/usnistgov/sctools" TargetMode="Externa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3DB14B-3CC8-485E-A609-0F2D3D5FF6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02</TotalTime>
  <Pages>20</Pages>
  <Words>6652</Words>
  <Characters>37920</Characters>
  <Application>Microsoft Office Word</Application>
  <DocSecurity>0</DocSecurity>
  <Lines>316</Lines>
  <Paragraphs>88</Paragraphs>
  <ScaleCrop>false</ScaleCrop>
  <HeadingPairs>
    <vt:vector size="2" baseType="variant">
      <vt:variant>
        <vt:lpstr>Title</vt:lpstr>
      </vt:variant>
      <vt:variant>
        <vt:i4>1</vt:i4>
      </vt:variant>
    </vt:vector>
  </HeadingPairs>
  <TitlesOfParts>
    <vt:vector size="1" baseType="lpstr">
      <vt:lpstr/>
    </vt:vector>
  </TitlesOfParts>
  <Company>NIST</Company>
  <LinksUpToDate>false</LinksUpToDate>
  <CharactersWithSpaces>44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bell, Joshua</dc:creator>
  <cp:keywords/>
  <dc:description/>
  <cp:lastModifiedBy>Lubell, Joshua (Fed)</cp:lastModifiedBy>
  <cp:revision>236</cp:revision>
  <cp:lastPrinted>2016-02-24T21:00:00Z</cp:lastPrinted>
  <dcterms:created xsi:type="dcterms:W3CDTF">2015-08-21T13:32:00Z</dcterms:created>
  <dcterms:modified xsi:type="dcterms:W3CDTF">2016-03-10T1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3"&gt;&lt;session id="A6mUpQEi"/&gt;&lt;style id="http://www.zotero.org/styles/ieee" hasBibliography="1" bibliographyStyleHasBeenSet="1"/&gt;&lt;prefs&gt;&lt;pref name="fieldType" value="Field"/&gt;&lt;pref name="storeReferences" value="tr</vt:lpwstr>
  </property>
  <property fmtid="{D5CDD505-2E9C-101B-9397-08002B2CF9AE}" pid="3" name="ZOTERO_PREF_2">
    <vt:lpwstr>ue"/&gt;&lt;pref name="automaticJournalAbbreviations" value=""/&gt;&lt;pref name="noteType" value="0"/&gt;&lt;/prefs&gt;&lt;/data&gt;</vt:lpwstr>
  </property>
</Properties>
</file>